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584EDDC3" w:rsidR="00681A67" w:rsidRPr="0030302C" w:rsidRDefault="00E15B62" w:rsidP="006F1F34">
      <w:pPr>
        <w:pStyle w:val="BBAuthorName"/>
      </w:pPr>
      <w:proofErr w:type="spellStart"/>
      <w:r w:rsidRPr="0030302C">
        <w:t>Paweł</w:t>
      </w:r>
      <w:proofErr w:type="spellEnd"/>
      <w:r w:rsidRPr="0030302C">
        <w:t xml:space="preserve"> Wiczling*, </w:t>
      </w:r>
      <w:r w:rsidR="00681A67" w:rsidRPr="0030302C">
        <w:t xml:space="preserve">Agnieszka </w:t>
      </w:r>
      <w:proofErr w:type="spellStart"/>
      <w:r w:rsidR="00681A67" w:rsidRPr="0030302C">
        <w:t>Kamedulska</w:t>
      </w:r>
      <w:proofErr w:type="spellEnd"/>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E0048B8"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The experiments were conducted in a gradient mode for a</w:t>
      </w:r>
      <w:r w:rsidR="00B6759D">
        <w:t>n initial</w:t>
      </w:r>
      <w:r>
        <w:t xml:space="preserve">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w:t>
      </w:r>
      <w:r w:rsidR="00F56E21">
        <w:t>chromatographic</w:t>
      </w:r>
      <w:r w:rsidRPr="004A457B">
        <w:t xml:space="preserve"> parameters.</w:t>
      </w:r>
      <w:r>
        <w:t xml:space="preserve"> The data and model allowed us</w:t>
      </w:r>
      <w:r w:rsidRPr="004A457B">
        <w:t xml:space="preserve"> </w:t>
      </w:r>
      <w:r>
        <w:t>to</w:t>
      </w:r>
      <w:r w:rsidRPr="004A457B">
        <w:t xml:space="preserve"> characterizes the </w:t>
      </w:r>
      <w:r>
        <w:t xml:space="preserve">between column </w:t>
      </w:r>
      <w:r w:rsidRPr="004A457B">
        <w:t xml:space="preserve">differences in </w:t>
      </w:r>
      <w:r w:rsidR="00B6759D">
        <w:t xml:space="preserve">chromatographic parameters </w:t>
      </w:r>
      <w:r w:rsidRPr="004A457B">
        <w:t>of neutral, acid</w:t>
      </w:r>
      <w:r w:rsidR="00AC3168">
        <w:t xml:space="preserve">ic, </w:t>
      </w:r>
      <w:r w:rsidR="00507DB8">
        <w:t xml:space="preserve">and </w:t>
      </w:r>
      <w:r w:rsidRPr="004A457B">
        <w:t>basic</w:t>
      </w:r>
      <w:r w:rsidR="00822D3A">
        <w:t xml:space="preserve"> analytes.</w:t>
      </w:r>
      <w:r w:rsidRPr="004A457B">
        <w:t xml:space="preserve"> The </w:t>
      </w:r>
      <w:r w:rsidR="00BE4FC0">
        <w:t>analysis</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w:t>
      </w:r>
      <w:r w:rsidR="00BE4FC0">
        <w:t xml:space="preserve">. The proposed </w:t>
      </w:r>
      <w:r w:rsidR="00F56E21">
        <w:t>approach</w:t>
      </w:r>
      <w:r w:rsidR="00BE4FC0">
        <w:t xml:space="preserve"> </w:t>
      </w:r>
      <w:r w:rsidR="009113FD">
        <w:t>seems to be an interesting alternative to existing approaches</w:t>
      </w:r>
      <w:r w:rsidR="00B6759D">
        <w:t xml:space="preserve"> </w:t>
      </w:r>
      <w:r w:rsidR="009113FD">
        <w:t>used</w:t>
      </w:r>
      <w:r w:rsidR="00B6759D">
        <w:t xml:space="preserve"> </w:t>
      </w:r>
      <w:r w:rsidR="009113FD">
        <w:t>to</w:t>
      </w:r>
      <w:r w:rsidR="00B6759D">
        <w:t xml:space="preserve"> </w:t>
      </w:r>
      <w:r w:rsidR="009113FD">
        <w:t>compare</w:t>
      </w:r>
      <w:r w:rsidR="00B6759D">
        <w:t xml:space="preserve"> </w:t>
      </w:r>
      <w:r w:rsidR="009113FD">
        <w:t>chromatographic stationary phases.</w:t>
      </w:r>
    </w:p>
    <w:p w14:paraId="16D61559" w14:textId="53B576FC" w:rsidR="00681A67" w:rsidRPr="00EC5A87" w:rsidRDefault="00681A67" w:rsidP="009D36EE">
      <w:pPr>
        <w:pStyle w:val="TAMainText"/>
      </w:pPr>
      <w:r>
        <w:t>The selection</w:t>
      </w:r>
      <w:r w:rsidRPr="00EC5A87">
        <w:t xml:space="preserve"> of </w:t>
      </w:r>
      <w:r w:rsidR="00CF4F79" w:rsidRPr="00EC5A87">
        <w:t xml:space="preserve">chromatographic </w:t>
      </w:r>
      <w:r>
        <w:t xml:space="preserve">stationary phases is an important aspect </w:t>
      </w:r>
      <w:r w:rsidR="00C363AC">
        <w:t>of analytical work</w:t>
      </w:r>
      <w:r w:rsidR="003A6CC0">
        <w:t xml:space="preserve">. </w:t>
      </w:r>
      <w:r w:rsidR="00444FCA">
        <w:t>Numerous</w:t>
      </w:r>
      <w:r w:rsidRPr="00EC5A87">
        <w:t xml:space="preserve"> methods </w:t>
      </w:r>
      <w:r>
        <w:t>and approache</w:t>
      </w:r>
      <w:r w:rsidR="00AC3168">
        <w:t xml:space="preserve">s </w:t>
      </w:r>
      <w:r w:rsidR="003A6CC0">
        <w:t>has been proposed over the years</w:t>
      </w:r>
      <w:r w:rsidR="00BE4FC0">
        <w:t xml:space="preserve"> to </w:t>
      </w:r>
      <w:r w:rsidR="003A6CC0">
        <w:t>classify, select, and characterize</w:t>
      </w:r>
      <w:r w:rsidR="00BE4FC0">
        <w:t xml:space="preserve"> chromatographic stationary phases.</w:t>
      </w:r>
      <w:r w:rsidRPr="00EC5A87">
        <w:fldChar w:fldCharType="begin"/>
      </w:r>
      <w:r w:rsidR="00444FCA">
        <w:instrText xml:space="preserve"> ADDIN ZOTERO_ITEM CSL_CITATION {"citationID":"7BntHfT8","properties":{"formattedCitation":"\\super 1\\uc0\\u8211{}4\\nosupersub{}","plainCitation":"1–4","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id":436,"uris":["http://zotero.org/users/local/cIlVeWgC/items/KI6WDXBQ"],"itemData":{"id":436,"type":"chapter","abstract":"Reversed-phase high performance liquid chromatography (RP-HPLC) methods are used extensively during quality control of pharmaceutical products. During HPLC method development one of the biggest challenges is to select a stationary phase that has the desired selectivity, suitable, reproducibility and stability. Column selection presents difficulties since more than 600 RP-LC column brands are available on the market. Selectivity of the column and peak shapes of injected compounds is highly dependent on the characteristics of the column. Good understanding of the most significant features of the stationary phases facilitates fast solution of chromatographic issues that occur during method development (e.g. bad peak shape or poor resolution). Properties such as column efficiency, hydrophobicity, silanol activity, ion-exchange capacity, steric selectivity and the amount of metal impurities can be characterized by rather simple chromatographic tests. Calculating representative parameters of the tests allows one to classify stationary phases with similar or dissimilar characteristics. Consideration of classes of chromatographic phases can be beneficial if a column has to be replaced with a similar selectivity column or with an orthogonal stationary phase. Such chromatographic test procedures can also be used to control the performance of a column at any time of its life cycle. This chapter focuses on reviewing the most important characteristics of RP-HPLC columns that play important roles in real separations. These characteristics can be determined with different chromatographic test methods, which are described in the literature and also summarized here. The results of the test methods provide excellent basis for classification of RP-HPLC columns according to their performance. This type of classification and the existing databases offer great practical assistance in selection of appropriate RP-HPLC columns. One of the databases is freely accessible through the Internet.","collection-title":"Separation Science and Technology","container-title":"HPLC Method Development for Pharmaceuticals","note":"ISSN: 1877-1718\nDOI: https://doi.org/10.1016/S0149-6395(07)80010-9","page":"85-109","publisher":"Academic Press","title":"4 Column characterization and selection","URL":"https://www.sciencedirect.com/science/article/pii/S0149639507800109","volume":"8","editor":[{"family":"Ahuja","given":"Satinder"},{"family":"Rasmussen","given":"Henrik"}],"author":[{"family":"Visky","given":"Dóra"}],"issued":{"date-parts":[["2007"]]}}},{"id":437,"uris":["http://zotero.org/users/local/cIlVeWgC/items/JWMLCME4"],"itemData":{"id":437,"type":"article-journal","abstract":"Comparison and selection of chromatographic columns is an important part of development as well as validation of analytical methods. Presently there is abundant number of methods for selection of the most similar and orthogonal columns, based on the application of limited number of test compounds as well as quantitative structure retention relationship models (QSRR), from among Snyder’s hydrophobic-subtraction model (HSM) have been most extensively used. Chromatographic data of 67 compounds were evaluated using principal component analysis (PCA), hierarchical cluster analysis (HCA), non-parametric ranking methods as sum of ranking differences (SRD) and generalized pairwise correlation method (GPCM), both applied as a consensus driven comparison, and complemented by the comparison with one variable at a time (COVAT) approach. The aim was to compare the ability of the HSM approach and the approach based on primary retention data of test solutes (logk values) to differentiate among ten highly similar C18 columns. The ranking (clustering) pattern of chromatographic columns based on primary retention data and HSM parameters gave different results in all instances. Patterns based on retention coefficients were in accordance with expectations based on columns’ physicochemical parameters, while HSM parameters provided a different clustering. Similarity indices calculated from the following dissimilarity measures: SRD, GPCM Fisher’s conditional exact probability weighted (CEPW) scores; Euclidian, Manhattan, Chebyshev, and cosine distances; Pearson’s, Spearman’s, and Kendall’s, correlation coefficients have been ranked by the consensus based SRD. Analysis of variance confirmed that the HSM model produced statistically significant increases of SRD values for the majority of similarity indices, i.e. HS transformation of original retention data yields significant loss of information, and finally results in lower performance of HSM methodology. The best similarity measures were obtained using primary retention data, and derived from Kendal’s and Spearman’s correlation coefficients, as well as GPCM and SRD score values. Selectivity function, Fs, originally proposed by Snyder, demonstrated moderate performance.","container-title":"Journal of Chromatography A","DOI":"10.1016/j.chroma.2017.01.066","ISSN":"0021-9673","journalAbbreviation":"Journal of Chromatography A","page":"45-56","source":"ScienceDirect","title":"How to compare separation selectivity of high-performance liquid chromatographic columns properly?","volume":"1488","author":[{"family":"Andrić","given":"Filip"},{"family":"Héberger","given":"Károly"}],"issued":{"date-parts":[["2017",3,10]]}}},{"id":439,"uris":["http://zotero.org/users/local/cIlVeWgC/items/82ZQF7T8"],"itemData":{"id":439,"type":"article-journal","abstract":"The main tests developed in last 20 years to investigate the chromatographic behaviour and the stationary phase properties are described in this paper. These properties are the hydrophobicity, depending on the surface area and the bonding density, the number of accessible residual silanol groups having sometimes different acidity, which can interact with neutral solutes by hydrogen bonds or with the ionic form of basic compounds and the shape or steric selectivity, depending on both the functionality of the silanising agent and the bonding density. Two types of tests are performed, either based on key solutes having well defined properties such as phenol, caffeine, amitriptyline, benzylamine, acenaphtene, o-terphenyl, triphenylene, p-ethylaniline, carotenoid pigments, or on retention models (solvation parameter, hydrophobic subtraction) obtained from the analyses of numerous and varied compounds. Thus, the chromatographic properties are either related to selectivities or retention factors calculated from key solutes, or they are described by interaction coefficients provided by multilinear regression from retention models. Three types of comparison methods are used based on these data. First, simple plots allow the study of differences between the columns as regards to one or two properties. Columns located in the same area of the plot display close properties. Second, chemometric methods such as principal component analysis (PCA) or hierarchical cluster analysis (HCA) can be performed to compare columns. In this case, all the studied properties are included in the comparison, done either by data projection to reduce the space in which the information is located (PCA) or by distance calculation and comparison for drawing a classification (HCA). Neighbouring columns are expected to provide identical chromatographic performances. These two chemometric methods can be used together, PCA before HCA. The third way is to calculate a discrimination factor from a reference column, through calculation methods based on the Pythagorean Theorem: the lower this factor, the closer the column properties. Following the presentation of the analytical conditions, the compounds and the data treatments used by the teams working in this field, the pertinence of the different selectivities, i.e. of the different probe solute couples or of the different interaction coefficients, are discussed as regards their discrimination capacity. The accuracy of chemometric treatments in the discrimination of stationary phases having different functionalities (octadecylsiloxane (ODS), cyano, fluorinated, phenyl, polar embedded group or “aqua” type) will be discussed, as well as their performances in the finer ODS discrimination. New two-dimensional plots, from data gained by different studies will be suggested, to improve the classification of stationary phases having different nature of bonded chains.","collection-title":"Data Analysis in Chromatography","container-title":"Journal of Chromatography A","DOI":"10.1016/j.chroma.2007.03.122","ISSN":"0021-9673","issue":"1","journalAbbreviation":"Journal of Chromatography A","page":"329-360","source":"ScienceDirect","title":"Description and comparison of chromatographic tests and chemometric methods for packed column classification","volume":"1158","author":[{"family":"Lesellier","given":"E."},{"family":"West","given":"C."}],"issued":{"date-parts":[["2007",7,27]]}}}],"schema":"https://github.com/citation-style-language/schema/raw/master/csl-citation.json"} </w:instrText>
      </w:r>
      <w:r w:rsidRPr="00EC5A87">
        <w:fldChar w:fldCharType="separate"/>
      </w:r>
      <w:r w:rsidR="00444FCA" w:rsidRPr="00444FCA">
        <w:rPr>
          <w:szCs w:val="24"/>
          <w:vertAlign w:val="superscript"/>
        </w:rPr>
        <w:t>1–4</w:t>
      </w:r>
      <w:r w:rsidRPr="00EC5A87">
        <w:fldChar w:fldCharType="end"/>
      </w:r>
      <w:r w:rsidRPr="00EC5A87">
        <w:t xml:space="preserve"> </w:t>
      </w:r>
      <w:r w:rsidR="008A4F0A">
        <w:t xml:space="preserve">All the </w:t>
      </w:r>
      <w:r w:rsidR="000729A0">
        <w:t xml:space="preserve">current </w:t>
      </w:r>
      <w:r w:rsidR="008A4F0A">
        <w:t>methods use</w:t>
      </w:r>
      <w:r w:rsidRPr="00EC5A87">
        <w:t xml:space="preserve"> </w:t>
      </w:r>
      <w:r w:rsidR="00F56E21">
        <w:t xml:space="preserve">various sets of </w:t>
      </w:r>
      <w:r w:rsidR="009D36EE">
        <w:t>probe</w:t>
      </w:r>
      <w:r w:rsidRPr="00EC5A87">
        <w:t xml:space="preserve"> analytes</w:t>
      </w:r>
      <w:r w:rsidR="0040478C">
        <w:t xml:space="preserve"> </w:t>
      </w:r>
      <w:r w:rsidR="00C26B67">
        <w:t xml:space="preserve">and </w:t>
      </w:r>
      <w:r w:rsidR="000729A0">
        <w:t>a</w:t>
      </w:r>
      <w:r w:rsidR="0040478C">
        <w:t xml:space="preserve"> set of chromatographic conditions</w:t>
      </w:r>
      <w:r w:rsidR="008A4F0A">
        <w:t xml:space="preserve"> </w:t>
      </w:r>
      <w:r w:rsidR="009D36EE">
        <w:t>to estimate the most important chromatographic characteristics, e.g. column efficiency, hydrophobicity, silanol activity, ion-exchange capacity</w:t>
      </w:r>
      <w:r w:rsidR="00444FCA">
        <w:t xml:space="preserve"> and</w:t>
      </w:r>
      <w:r w:rsidR="009D36EE">
        <w:t xml:space="preserve"> steric selectivity</w:t>
      </w:r>
      <w:r w:rsidR="00014745">
        <w:t xml:space="preserve"> and/or </w:t>
      </w:r>
      <w:r w:rsidR="00CF4F79">
        <w:t>to calculate</w:t>
      </w:r>
      <w:r w:rsidR="00014745">
        <w:t xml:space="preserve"> various </w:t>
      </w:r>
      <w:r w:rsidR="00EB4158">
        <w:t xml:space="preserve">similarly metrics. </w:t>
      </w:r>
      <w:r w:rsidR="009D36EE">
        <w:t xml:space="preserve">Usually </w:t>
      </w:r>
      <w:r w:rsidR="00EB2386">
        <w:t xml:space="preserve">the comparison is </w:t>
      </w:r>
      <w:r w:rsidR="00CF4F79">
        <w:t xml:space="preserve">based on empirical </w:t>
      </w:r>
      <w:r w:rsidR="00F56E21">
        <w:t>and</w:t>
      </w:r>
      <w:r w:rsidR="00CF4F79">
        <w:t xml:space="preserve"> simple model</w:t>
      </w:r>
      <w:r w:rsidR="00EB2386">
        <w:t>s</w:t>
      </w:r>
      <w:r w:rsidR="00CF4F79">
        <w:t xml:space="preserve"> </w:t>
      </w:r>
      <w:r w:rsidR="009D36EE">
        <w:t>that</w:t>
      </w:r>
      <w:r w:rsidR="00BE4FC0">
        <w:t xml:space="preserve"> limits</w:t>
      </w:r>
      <w:r w:rsidR="00C26B67">
        <w:t xml:space="preserve"> </w:t>
      </w:r>
      <w:r w:rsidR="00BE4FC0">
        <w:t xml:space="preserve">the practical </w:t>
      </w:r>
      <w:r w:rsidR="00C26B67">
        <w:t xml:space="preserve">usefulness </w:t>
      </w:r>
      <w:r w:rsidR="00BE4FC0">
        <w:t xml:space="preserve">of </w:t>
      </w:r>
      <w:r w:rsidR="00CF4F79">
        <w:t xml:space="preserve">the derived </w:t>
      </w:r>
      <w:r w:rsidR="00F56E21">
        <w:t xml:space="preserve">comparison </w:t>
      </w:r>
      <w:r w:rsidR="00CF4F79">
        <w:t>metrics</w:t>
      </w:r>
      <w:r w:rsidR="00BE4FC0">
        <w:t xml:space="preserve"> </w:t>
      </w:r>
      <w:r w:rsidR="00C26B67">
        <w:t>in extrapolati</w:t>
      </w:r>
      <w:r w:rsidR="00CF4F79">
        <w:t>on</w:t>
      </w:r>
      <w:r w:rsidR="00C26B67">
        <w:t xml:space="preserve"> to other analytes</w:t>
      </w:r>
      <w:r w:rsidR="00CF4F79">
        <w:t xml:space="preserve">, </w:t>
      </w:r>
      <w:r w:rsidR="00C26B67">
        <w:t>other chromatographic conditions</w:t>
      </w:r>
      <w:r w:rsidR="00CF4F79">
        <w:t xml:space="preserve">, and other stationary phases than </w:t>
      </w:r>
      <w:r w:rsidR="00F56E21">
        <w:t>used</w:t>
      </w:r>
      <w:r w:rsidR="00CF4F79">
        <w:t xml:space="preserve"> by a particular method</w:t>
      </w:r>
      <w:r w:rsidR="00444FCA">
        <w:t xml:space="preserve">.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014745">
        <w:t xml:space="preserve"> using enthalpies and entropies of transfer</w:t>
      </w:r>
      <w:r w:rsidR="008A4F0A">
        <w:t xml:space="preserve"> or absorption isotherms</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DE5844">
        <w:t xml:space="preserve">possible for </w:t>
      </w:r>
      <w:r w:rsidR="00EB4158">
        <w:t xml:space="preserve">few </w:t>
      </w:r>
      <w:r w:rsidR="00DE5844">
        <w:t>selected problems</w:t>
      </w:r>
      <w:r w:rsidR="00BE4FC0">
        <w:t>.</w:t>
      </w:r>
      <w:r w:rsidRPr="00EC5A87">
        <w:fldChar w:fldCharType="begin"/>
      </w:r>
      <w:r w:rsidR="00444FCA">
        <w:instrText xml:space="preserve"> ADDIN ZOTERO_ITEM CSL_CITATION {"citationID":"sQ8hJU5o","properties":{"formattedCitation":"\\super 5\\nosupersub{}","plainCitation":"5","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00444FCA" w:rsidRPr="00444FCA">
        <w:rPr>
          <w:szCs w:val="24"/>
          <w:vertAlign w:val="superscript"/>
        </w:rPr>
        <w:t>5</w:t>
      </w:r>
      <w:r w:rsidRPr="00EC5A87">
        <w:fldChar w:fldCharType="end"/>
      </w:r>
      <w:r w:rsidR="00AC3168">
        <w:t xml:space="preserve"> </w:t>
      </w:r>
    </w:p>
    <w:p w14:paraId="797742E2" w14:textId="6EE81CFE" w:rsidR="00681A67" w:rsidRPr="00256A0B" w:rsidRDefault="00014745" w:rsidP="006F1F34">
      <w:pPr>
        <w:pStyle w:val="TAMainText"/>
        <w:rPr>
          <w:color w:val="FF0000"/>
        </w:rPr>
      </w:pPr>
      <w:r>
        <w:t xml:space="preserve">The chromatographic stationary phases </w:t>
      </w:r>
      <w:r w:rsidR="00C8386A">
        <w:t>can also be</w:t>
      </w:r>
      <w:r>
        <w:t xml:space="preserve"> compared based on retention time data of a group of </w:t>
      </w:r>
      <w:r w:rsidR="00CF4F79">
        <w:t>preferably</w:t>
      </w:r>
      <w:r>
        <w:t xml:space="preserve"> structurally heterogenous compounds. Nowadays, it is possible to collect </w:t>
      </w:r>
      <w:r w:rsidR="00C8386A">
        <w:t xml:space="preserve">such </w:t>
      </w:r>
      <w:r w:rsidR="00F56E21">
        <w:t>large</w:t>
      </w:r>
      <w:r>
        <w:t xml:space="preserve"> data</w:t>
      </w:r>
      <w:r w:rsidR="00F56E21">
        <w:t>set</w:t>
      </w:r>
      <w:r w:rsidR="00C8386A">
        <w:t xml:space="preserve">s </w:t>
      </w:r>
      <w:r w:rsidR="00681A67" w:rsidRPr="00EC5A87">
        <w:t xml:space="preserve">using chromatographic techniques coupled with mass spectrometry detection. </w:t>
      </w:r>
      <w:r w:rsidR="00CE3609">
        <w:t>Since</w:t>
      </w:r>
      <w:r w:rsidR="00681A67">
        <w:t xml:space="preserve"> s</w:t>
      </w:r>
      <w:r w:rsidR="00681A67" w:rsidRPr="00AF079C">
        <w:t>uch datasets carry much information about chromatographic retention th</w:t>
      </w:r>
      <w:r w:rsidR="00CE3609">
        <w:t>ey</w:t>
      </w:r>
      <w:r w:rsidR="00681A67">
        <w:t xml:space="preserve"> </w:t>
      </w:r>
      <w:r w:rsidR="00F56E21">
        <w:t xml:space="preserve">can be used to determine </w:t>
      </w:r>
      <w:r w:rsidR="00681A67">
        <w:t>a</w:t>
      </w:r>
      <w:r w:rsidR="00681A67" w:rsidRPr="00AF079C">
        <w:t xml:space="preserve"> detailed multidimensional characterization of chromatographic stationary phases</w:t>
      </w:r>
      <w:r w:rsidR="000729A0">
        <w:t xml:space="preserve">, to build a mechanistic model, and </w:t>
      </w:r>
      <w:r w:rsidR="00681A67" w:rsidRPr="00AF079C">
        <w:t>to predict retention</w:t>
      </w:r>
      <w:r w:rsidR="00F56E21">
        <w:t xml:space="preserve"> time</w:t>
      </w:r>
      <w:r w:rsidR="00681A67" w:rsidRPr="00AF079C">
        <w:t xml:space="preserve"> based on various number of preliminary experiments (e.g. to predict retention time for a set of analytes given several measurements collected using a different stationary phase).</w:t>
      </w:r>
      <w:r w:rsidR="00CF4F79">
        <w:t xml:space="preserve"> </w:t>
      </w:r>
      <w:r w:rsidR="00EB2386">
        <w:t xml:space="preserve">In principle </w:t>
      </w:r>
      <w:r w:rsidR="00620801">
        <w:t>the model build based on such data can provide</w:t>
      </w:r>
      <w:r w:rsidR="00EB2386">
        <w:t xml:space="preserve"> prediction</w:t>
      </w:r>
      <w:r w:rsidR="00620801">
        <w:t>s</w:t>
      </w:r>
      <w:r w:rsidR="00EB2386">
        <w:t xml:space="preserve"> </w:t>
      </w:r>
      <w:r w:rsidR="00620801">
        <w:t>that</w:t>
      </w:r>
      <w:r w:rsidR="00EB2386">
        <w:t xml:space="preserve"> generalize to other analyte, stationary phases and chromatographic conditions.</w:t>
      </w:r>
      <w:r w:rsidR="00F56E21">
        <w:t xml:space="preserve"> </w:t>
      </w:r>
      <w:r w:rsidR="00256A0B">
        <w:t xml:space="preserve">The </w:t>
      </w:r>
      <w:r w:rsidR="00F56E21">
        <w:t xml:space="preserve">predictions that are </w:t>
      </w:r>
      <w:r w:rsidR="00256A0B">
        <w:t xml:space="preserve">accurate </w:t>
      </w:r>
      <w:r w:rsidR="00EB2386">
        <w:t>or</w:t>
      </w:r>
      <w:r w:rsidR="00F56E21">
        <w:t xml:space="preserve"> with well calibrated</w:t>
      </w:r>
      <w:r w:rsidR="00EB2386">
        <w:t xml:space="preserve"> uncertainties</w:t>
      </w:r>
      <w:r w:rsidR="00256A0B">
        <w:t xml:space="preserve"> </w:t>
      </w:r>
      <w:r w:rsidR="00F56E21">
        <w:t xml:space="preserve">of the retention time </w:t>
      </w:r>
      <w:r w:rsidR="00256A0B">
        <w:t xml:space="preserve">in </w:t>
      </w:r>
      <w:r w:rsidR="00256A0B">
        <w:t xml:space="preserve">liquid chromatography </w:t>
      </w:r>
      <w:r w:rsidR="00EB2386">
        <w:t>are</w:t>
      </w:r>
      <w:r w:rsidR="00256A0B">
        <w:t xml:space="preserve"> required </w:t>
      </w:r>
      <w:r w:rsidR="00EB2386">
        <w:t>f</w:t>
      </w:r>
      <w:r w:rsidR="00256A0B">
        <w:t>or rapid column screening, computer-assisted method development and method transfer</w:t>
      </w:r>
      <w:r w:rsidR="00BE4FC0">
        <w:t>.</w:t>
      </w:r>
      <w:r w:rsidR="00FA67E2">
        <w:fldChar w:fldCharType="begin"/>
      </w:r>
      <w:r w:rsidR="00444FCA">
        <w:instrText xml:space="preserve"> ADDIN ZOTERO_ITEM CSL_CITATION {"citationID":"6SBpHiDf","properties":{"formattedCitation":"\\super 6\\nosupersub{}","plainCitation":"6","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444FCA" w:rsidRPr="00444FCA">
        <w:rPr>
          <w:szCs w:val="24"/>
          <w:vertAlign w:val="superscript"/>
        </w:rPr>
        <w:t>6</w:t>
      </w:r>
      <w:r w:rsidR="00FA67E2">
        <w:fldChar w:fldCharType="end"/>
      </w:r>
    </w:p>
    <w:p w14:paraId="6F4DCDD0" w14:textId="05B55C9B" w:rsidR="00681A67" w:rsidRPr="00AF079C" w:rsidRDefault="00681A67" w:rsidP="006F1F34">
      <w:pPr>
        <w:pStyle w:val="TAMainText"/>
      </w:pPr>
      <w:r w:rsidRPr="00AF079C">
        <w:t>In this work we applied the previously developed Bayesian multilevel framework</w:t>
      </w:r>
      <w:r>
        <w:fldChar w:fldCharType="begin"/>
      </w:r>
      <w:r w:rsidR="00444FCA">
        <w:instrText xml:space="preserve"> ADDIN ZOTERO_ITEM CSL_CITATION {"citationID":"SdNIOkbH","properties":{"formattedCitation":"\\super 7\\uc0\\u8211{}10\\nosupersub{}","plainCitation":"7–10","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444FCA" w:rsidRPr="00444FCA">
        <w:rPr>
          <w:szCs w:val="24"/>
          <w:vertAlign w:val="superscript"/>
        </w:rPr>
        <w:t>7–10</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w:t>
      </w:r>
      <w:r w:rsidR="00DE5844">
        <w:t>was</w:t>
      </w:r>
      <w:r w:rsidR="004F5488">
        <w:t xml:space="preserve"> to </w:t>
      </w:r>
      <w:r w:rsidR="00BE4FC0">
        <w:t>use</w:t>
      </w:r>
      <w:r w:rsidR="009A05DF">
        <w:t xml:space="preserve"> </w:t>
      </w:r>
      <w:r w:rsidR="00C8386A">
        <w:t>develop a</w:t>
      </w:r>
      <w:r w:rsidR="009A05DF">
        <w:t xml:space="preserve"> mechanistic model </w:t>
      </w:r>
      <w:r w:rsidR="00BE4FC0">
        <w:t xml:space="preserve">of chromatographic retention </w:t>
      </w:r>
      <w:r w:rsidR="009A05DF">
        <w:t>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BE4FC0">
        <w:t xml:space="preserve">allow </w:t>
      </w:r>
      <w:r w:rsidR="009A05DF">
        <w:t xml:space="preserve">to </w:t>
      </w:r>
      <w:r w:rsidR="00E34BFB">
        <w:t xml:space="preserve">estimate the </w:t>
      </w:r>
      <w:r w:rsidR="00F56E21">
        <w:t>stationary phase (column)</w:t>
      </w:r>
      <w:r w:rsidR="00E34BFB">
        <w:t xml:space="preserve"> effects on </w:t>
      </w:r>
      <w:r w:rsidR="00BE4FC0">
        <w:t xml:space="preserve">chromatographic </w:t>
      </w:r>
      <w:r w:rsidR="00E34BFB">
        <w:t xml:space="preserve">parameters </w:t>
      </w:r>
      <w:r w:rsidR="00BE4FC0">
        <w:t>for</w:t>
      </w:r>
      <w:r w:rsidR="004F5488">
        <w:t xml:space="preserve"> acids, bases and neutral analytes</w:t>
      </w:r>
      <w:r w:rsidR="001B3F13">
        <w:t>, quantify various sources of variation, and characterize</w:t>
      </w:r>
      <w:r w:rsidR="00BE4FC0">
        <w:t>s</w:t>
      </w:r>
      <w:r w:rsidR="001B3F13">
        <w:t xml:space="preserve"> uncertainty. </w:t>
      </w:r>
      <w:r w:rsidR="00E34BFB">
        <w:t>T</w:t>
      </w:r>
      <w:r w:rsidRPr="00AF079C">
        <w:t>he usefulness of the model</w:t>
      </w:r>
      <w:r w:rsidR="00BE4FC0">
        <w:t xml:space="preserve"> and results</w:t>
      </w:r>
      <w:r w:rsidR="00E34BFB">
        <w:t xml:space="preserve"> </w:t>
      </w:r>
      <w:r w:rsidR="00D92F2F">
        <w:t>in</w:t>
      </w:r>
      <w:r w:rsidR="00D92F2F" w:rsidRPr="00AF079C">
        <w:t xml:space="preserve"> decision making </w:t>
      </w:r>
      <w:r w:rsidR="00C8386A">
        <w:t>was</w:t>
      </w:r>
      <w:r w:rsidR="00E34BFB">
        <w:t xml:space="preserv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r w:rsidR="00C8386A">
        <w:t>This part was based on statistical decision theory.</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lastRenderedPageBreak/>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05ADF65C"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w:t>
      </w:r>
      <w:r w:rsidR="00C8386A">
        <w:t>half of</w:t>
      </w:r>
      <w:r w:rsidRPr="00CB00D3">
        <w:t xml:space="preserve"> chromatograms</w:t>
      </w:r>
      <w:r w:rsidR="00C8386A">
        <w:t xml:space="preserve"> (total and per column), </w:t>
      </w:r>
      <w:r w:rsidRPr="00CB00D3">
        <w:t xml:space="preserve">and that had less than 2 dissociation steps in a pH range from 2 to 11. </w:t>
      </w:r>
    </w:p>
    <w:p w14:paraId="6457123E" w14:textId="56B5D5BB"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00444FCA">
        <w:instrText xml:space="preserve"> ADDIN ZOTERO_ITEM CSL_CITATION {"citationID":"8BhshHE3","properties":{"formattedCitation":"\\super 11\\nosupersub{}","plainCitation":"11","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00444FCA" w:rsidRPr="00444FCA">
        <w:rPr>
          <w:szCs w:val="24"/>
          <w:vertAlign w:val="superscript"/>
        </w:rPr>
        <w:t>11</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00444FCA">
        <w:instrText xml:space="preserve"> ADDIN ZOTERO_ITEM CSL_CITATION {"citationID":"zI2uddhq","properties":{"formattedCitation":"\\super 12\\nosupersub{}","plainCitation":"12","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00444FCA" w:rsidRPr="00444FCA">
        <w:rPr>
          <w:szCs w:val="24"/>
          <w:vertAlign w:val="superscript"/>
        </w:rPr>
        <w:t>12</w:t>
      </w:r>
      <w:r w:rsidRPr="00CB00D3">
        <w:fldChar w:fldCharType="end"/>
      </w:r>
      <w:r w:rsidR="00681A67" w:rsidRPr="00CB00D3">
        <w:t xml:space="preserve"> based on the structures of analytes generated from SMILES strings. </w:t>
      </w:r>
    </w:p>
    <w:p w14:paraId="7A0D36F8" w14:textId="285ACDC4" w:rsidR="00CB00D3" w:rsidRPr="00AF079C" w:rsidRDefault="00CB00D3" w:rsidP="006F1F34">
      <w:pPr>
        <w:pStyle w:val="TAMainText"/>
        <w:rPr>
          <w:color w:val="FF0000"/>
        </w:rPr>
      </w:pPr>
      <w:r>
        <w:t>More details about data extraction can be found in our previous work</w:t>
      </w:r>
      <w:r w:rsidR="00AC3168">
        <w:t>.</w:t>
      </w:r>
      <w:r>
        <w:fldChar w:fldCharType="begin"/>
      </w:r>
      <w:r w:rsidR="00444FCA">
        <w:instrText xml:space="preserve"> ADDIN ZOTERO_ITEM CSL_CITATION {"citationID":"qjTANIAl","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00444FCA" w:rsidRPr="00444FCA">
        <w:rPr>
          <w:szCs w:val="24"/>
          <w:vertAlign w:val="superscript"/>
        </w:rPr>
        <w:t>7</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7DD0D6FF"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444FCA">
        <w:instrText xml:space="preserve"> ADDIN ZOTERO_ITEM CSL_CITATION {"citationID":"3You2FZT","properties":{"formattedCitation":"\\super 13,14\\nosupersub{}","plainCitation":"13,14","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444FCA" w:rsidRPr="00444FCA">
        <w:rPr>
          <w:szCs w:val="24"/>
          <w:vertAlign w:val="superscript"/>
        </w:rPr>
        <w:t>13,14</w:t>
      </w:r>
      <w:r w:rsidR="00DD41E5">
        <w:fldChar w:fldCharType="end"/>
      </w:r>
      <w:r w:rsidR="00681A67" w:rsidRPr="00167C8C">
        <w:t xml:space="preserve"> </w:t>
      </w:r>
      <w:r w:rsidR="00681A67">
        <w:t>For each analyte t</w:t>
      </w:r>
      <w:r w:rsidR="00681A67" w:rsidRPr="00167C8C">
        <w:t xml:space="preserve">he effect of pH was accounted for by the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444FCA">
        <w:instrText xml:space="preserve"> ADDIN ZOTERO_ITEM CSL_CITATION {"citationID":"OH58h01i","properties":{"formattedCitation":"\\super 15\\nosupersub{}","plainCitation":"15","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444FCA" w:rsidRPr="00444FCA">
        <w:rPr>
          <w:szCs w:val="24"/>
          <w:vertAlign w:val="superscript"/>
        </w:rPr>
        <w:t>15</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BA4C74"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1E57CDC4"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w:t>
      </w:r>
      <w:r w:rsidR="000F0DC0">
        <w:t xml:space="preserve">with the base of 10 </w:t>
      </w:r>
      <w:r w:rsidRPr="00167C8C">
        <w:t xml:space="preserve">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BA4C74"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BA4C74"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26C57DCE"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t>
      </w:r>
      <w:r w:rsidR="00F56E21">
        <w:t>following</w:t>
      </w:r>
      <w:r w:rsidRPr="006771DE">
        <w:t xml:space="preserve"> integral equation:</w:t>
      </w:r>
    </w:p>
    <w:p w14:paraId="4A90AAFF" w14:textId="0F27CDCE" w:rsidR="00681A67" w:rsidRPr="006771DE" w:rsidRDefault="00BA4C74"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5AB4B127"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444FCA">
        <w:instrText xml:space="preserve"> ADDIN ZOTERO_ITEM CSL_CITATION {"citationID":"PxyA55zC","properties":{"formattedCitation":"\\super 13\\nosupersub{}","plainCitation":"13","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444FCA" w:rsidRPr="00444FCA">
        <w:rPr>
          <w:szCs w:val="24"/>
          <w:vertAlign w:val="superscript"/>
        </w:rPr>
        <w:t>13</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BA4C74"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3C2E6B83"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56E21">
        <w:t xml:space="preserve"> instea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r w:rsidR="00C74E0F">
        <w:rPr>
          <w:i/>
          <w:iCs/>
        </w:rPr>
        <w:t>N</w:t>
      </w:r>
      <w:proofErr w:type="spellEnd"/>
      <w:r w:rsidR="00E57FAB">
        <w:t xml:space="preserve"> and </w:t>
      </w:r>
      <w:r w:rsidR="00E57FAB" w:rsidRPr="00C4733B">
        <w:rPr>
          <w:i/>
          <w:iCs/>
        </w:rPr>
        <w:t>S1</w:t>
      </w:r>
      <w:r w:rsidR="00402BC0" w:rsidRPr="00C4733B">
        <w:rPr>
          <w:i/>
          <w:iCs/>
        </w:rPr>
        <w:t>m</w:t>
      </w:r>
      <w:r w:rsidR="00C74E0F">
        <w:rPr>
          <w:i/>
          <w:iCs/>
        </w:rPr>
        <w:t>N</w:t>
      </w:r>
      <w:r w:rsidR="00E57FAB">
        <w:t xml:space="preserve"> (</w:t>
      </w:r>
      <w:r w:rsidR="00ED1641" w:rsidRPr="00C4733B">
        <w:rPr>
          <w:i/>
          <w:iCs/>
        </w:rPr>
        <w:t>S1</w:t>
      </w:r>
      <w:r w:rsidR="00ED1641">
        <w:t xml:space="preserve"> </w:t>
      </w:r>
      <w:r w:rsidR="00E57FAB">
        <w:t>in MeOH) for neural</w:t>
      </w:r>
      <w:r w:rsidR="00B33FFD">
        <w:t xml:space="preserve"> (N)</w:t>
      </w:r>
      <w:r w:rsidR="00E57FAB">
        <w:t xml:space="preserve"> form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C74E0F">
        <w:rPr>
          <w:i/>
          <w:iCs/>
        </w:rPr>
        <w:t>N</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 xml:space="preserve">for acids </w:t>
      </w:r>
      <w:r w:rsidR="00C74E0F">
        <w:t xml:space="preserve">(A) </w:t>
      </w:r>
      <w:r w:rsidR="00FB169A">
        <w:t>and bases</w:t>
      </w:r>
      <w:r w:rsidR="00B33FFD">
        <w:t xml:space="preserve"> </w:t>
      </w:r>
      <w:r w:rsidR="00C74E0F">
        <w:t>(B)</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 xml:space="preserve">was </w:t>
      </w:r>
      <w:r w:rsidR="003A0308">
        <w:t>found</w:t>
      </w:r>
      <w:r w:rsidR="00D46423">
        <w:t xml:space="preserve"> to be cor</w:t>
      </w:r>
      <w:r w:rsidR="003A6CC0">
        <w:t>r</w:t>
      </w:r>
      <w:r w:rsidR="00D46423">
        <w:t>elated (</w:t>
      </w:r>
      <w:proofErr w:type="spellStart"/>
      <w:r w:rsidR="00D46423">
        <w:t>c</w:t>
      </w:r>
      <w:r w:rsidR="00D46423">
        <w:rPr>
          <w:rFonts w:ascii="Times New Roman" w:hAnsi="Times New Roman"/>
        </w:rPr>
        <w:t>ρ</w:t>
      </w:r>
      <w:proofErr w:type="spellEnd"/>
      <w:r w:rsidR="00D46423">
        <w:t>)</w:t>
      </w:r>
      <w:r w:rsidR="003A0308">
        <w:t xml:space="preserve"> during the model building process</w:t>
      </w:r>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r w:rsidR="00C74E0F">
        <w:rPr>
          <w:i/>
          <w:iCs/>
        </w:rPr>
        <w:t>A</w:t>
      </w:r>
      <w:proofErr w:type="spellEnd"/>
      <w:r w:rsidR="00C74E0F">
        <w:rPr>
          <w:i/>
          <w:iCs/>
        </w:rPr>
        <w:t xml:space="preserve"> </w:t>
      </w:r>
      <w:r w:rsidR="00C74E0F" w:rsidRPr="00B1628E">
        <w:t>and</w:t>
      </w:r>
      <w:r w:rsidR="00C74E0F">
        <w:rPr>
          <w:i/>
          <w:iCs/>
        </w:rPr>
        <w:t xml:space="preserve"> </w:t>
      </w:r>
      <w:proofErr w:type="spellStart"/>
      <w:r w:rsidR="00C74E0F">
        <w:rPr>
          <w:i/>
          <w:iCs/>
        </w:rPr>
        <w:t>apHB</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r w:rsidR="00B33FFD">
        <w:rPr>
          <w:i/>
          <w:iCs/>
        </w:rPr>
        <w:t>A</w:t>
      </w:r>
      <w:proofErr w:type="spellEnd"/>
      <w:r w:rsidR="00B33FFD">
        <w:rPr>
          <w:i/>
          <w:iCs/>
        </w:rPr>
        <w:t xml:space="preserve"> </w:t>
      </w:r>
      <w:r w:rsidR="00B33FFD" w:rsidRPr="00B1628E">
        <w:t>and</w:t>
      </w:r>
      <w:r w:rsidR="00B33FFD">
        <w:rPr>
          <w:i/>
          <w:iCs/>
        </w:rPr>
        <w:t xml:space="preserve"> </w:t>
      </w:r>
      <w:proofErr w:type="spellStart"/>
      <w:r w:rsidR="00B33FFD">
        <w:rPr>
          <w:i/>
          <w:iCs/>
        </w:rPr>
        <w:t>cpHB</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A,αmB)</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A,dαB)</m:t>
        </m:r>
      </m:oMath>
      <w:r w:rsidR="002A1632">
        <w:t xml:space="preserve">. </w:t>
      </w:r>
      <w:r w:rsidR="00706B62">
        <w:t xml:space="preserve">The </w:t>
      </w:r>
      <w:proofErr w:type="spellStart"/>
      <w:r w:rsidR="00B1628E" w:rsidRPr="00B1628E">
        <w:rPr>
          <w:i/>
          <w:iCs/>
        </w:rPr>
        <w:t>pKa</w:t>
      </w:r>
      <w:proofErr w:type="spellEnd"/>
      <w:r w:rsidR="00B1628E">
        <w:t xml:space="preserve"> and</w:t>
      </w:r>
      <w:r w:rsidR="00706B62">
        <w:t xml:space="preserve"> </w:t>
      </w:r>
      <m:oMath>
        <m:r>
          <w:rPr>
            <w:rFonts w:ascii="Cambria Math" w:hAnsi="Cambria Math"/>
          </w:rPr>
          <m:t>α</m:t>
        </m:r>
      </m:oMath>
      <w:r w:rsidR="00B1628E">
        <w:t xml:space="preserve"> </w:t>
      </w:r>
      <w:r w:rsidR="00706B62">
        <w:t xml:space="preserve">parameters were assumed </w:t>
      </w:r>
      <w:r w:rsidR="009E0E67">
        <w:t xml:space="preserve">to be independent of the </w:t>
      </w:r>
      <w:r w:rsidR="00706B62">
        <w:t>column.</w:t>
      </w:r>
      <w:r w:rsidR="00C4733B">
        <w:t xml:space="preserve"> The standard deviation of BAV was denoted </w:t>
      </w:r>
      <w:r w:rsidR="00C4733B" w:rsidRPr="00B1628E">
        <w:rPr>
          <w:rFonts w:ascii="Times New Roman" w:hAnsi="Times New Roman"/>
          <w:i/>
          <w:iCs/>
        </w:rPr>
        <w:t>ω</w:t>
      </w:r>
      <w:r w:rsidR="00C4733B">
        <w:rPr>
          <w:rFonts w:ascii="Times New Roman" w:hAnsi="Times New Roman"/>
        </w:rPr>
        <w:t xml:space="preserve">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rsidRPr="00B1628E">
        <w:rPr>
          <w:i/>
          <w:iCs/>
        </w:rPr>
        <w:t>c</w:t>
      </w:r>
      <w:r w:rsidR="0029085A" w:rsidRPr="00B1628E">
        <w:rPr>
          <w:rFonts w:ascii="Times New Roman" w:hAnsi="Times New Roman"/>
          <w:i/>
          <w:iCs/>
        </w:rPr>
        <w:t>ω</w:t>
      </w:r>
      <w:proofErr w:type="spellEnd"/>
      <w:r w:rsidR="0029085A">
        <w:t xml:space="preserve"> </w:t>
      </w:r>
      <w:r w:rsidR="00A82D1C">
        <w:t>for the column</w:t>
      </w:r>
      <w:r w:rsidR="003A0308">
        <w:t xml:space="preserve"> effects</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B1628E">
        <w:rPr>
          <w:i/>
          <w:iCs/>
        </w:rPr>
        <w:t>κ</w:t>
      </w:r>
      <w:r w:rsidR="00C4733B">
        <w:t xml:space="preserve"> and </w:t>
      </w:r>
      <w:proofErr w:type="spellStart"/>
      <w:r w:rsidR="00C4733B" w:rsidRPr="00B1628E">
        <w:rPr>
          <w:i/>
          <w:iCs/>
        </w:rPr>
        <w:t>cκ</w:t>
      </w:r>
      <w:proofErr w:type="spellEnd"/>
      <w:r w:rsidR="00C4733B">
        <w:t xml:space="preserve"> for </w:t>
      </w:r>
      <w:r w:rsidR="00C4733B">
        <w:lastRenderedPageBreak/>
        <w:t xml:space="preserve">the parameter related to dissociated forms and </w:t>
      </w:r>
      <w:r w:rsidR="00C4733B" w:rsidRPr="00B1628E">
        <w:rPr>
          <w:rFonts w:ascii="Times New Roman" w:hAnsi="Times New Roman"/>
          <w:i/>
          <w:iCs/>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0F626A19"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444FCA">
        <w:instrText xml:space="preserve"> ADDIN ZOTERO_ITEM CSL_CITATION {"citationID":"Nayn6cTK","properties":{"formattedCitation":"\\super 7\\nosupersub{}","plainCitation":"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444FCA" w:rsidRPr="00444FCA">
        <w:rPr>
          <w:szCs w:val="24"/>
          <w:vertAlign w:val="superscript"/>
        </w:rPr>
        <w:t>7</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 xml:space="preserve">es </w:t>
      </w:r>
      <w:r w:rsidR="003A0308">
        <w:t>very weak</w:t>
      </w:r>
      <w:r w:rsidR="0029085A">
        <w:t xml:space="preserve"> similarity of the </w:t>
      </w:r>
      <w:r w:rsidR="003A0308">
        <w:t>compared stationary phases across various conditions</w:t>
      </w:r>
      <w:r w:rsidR="0029085A">
        <w:t xml:space="preserve">. </w:t>
      </w:r>
      <w:r w:rsidR="000729A0">
        <w:t>The exact values are given in Supplementary Materials.</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138A73BA"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444FCA">
        <w:instrText xml:space="preserve"> ADDIN ZOTERO_ITEM CSL_CITATION {"citationID":"H14TxtW2","properties":{"formattedCitation":"\\super 16\\nosupersub{}","plainCitation":"16","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444FCA" w:rsidRPr="00444FCA">
        <w:rPr>
          <w:szCs w:val="24"/>
          <w:vertAlign w:val="superscript"/>
        </w:rPr>
        <w:t>16</w:t>
      </w:r>
      <w:r w:rsidR="00A2047A">
        <w:fldChar w:fldCharType="end"/>
      </w:r>
      <w:r w:rsidR="00A2047A">
        <w:t xml:space="preserve"> </w:t>
      </w:r>
      <w:r w:rsidRPr="00015E77">
        <w:t>software linked with Rstudio</w:t>
      </w:r>
      <w:r w:rsidR="00A2047A">
        <w:fldChar w:fldCharType="begin"/>
      </w:r>
      <w:r w:rsidR="00444FCA">
        <w:instrText xml:space="preserve"> ADDIN ZOTERO_ITEM CSL_CITATION {"citationID":"c0z0p3CC","properties":{"formattedCitation":"\\super 17\\nosupersub{}","plainCitation":"17","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444FCA" w:rsidRPr="00444FCA">
        <w:rPr>
          <w:szCs w:val="24"/>
          <w:vertAlign w:val="superscript"/>
        </w:rPr>
        <w:t>17</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by parallelizing the execution of a 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444FCA">
        <w:instrText xml:space="preserve"> ADDIN ZOTERO_ITEM CSL_CITATION {"citationID":"rKTCO69h","properties":{"formattedCitation":"\\super 18\\uc0\\u8211{}22\\nosupersub{}","plainCitation":"18–22","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444FCA" w:rsidRPr="00444FCA">
        <w:rPr>
          <w:szCs w:val="24"/>
          <w:vertAlign w:val="superscript"/>
        </w:rPr>
        <w:t>18–22</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7AD43DEE"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For this problem all the population parameters were fixed</w:t>
      </w:r>
      <w:r w:rsidR="008B6DE0">
        <w:t xml:space="preserve"> to the</w:t>
      </w:r>
      <w:r w:rsidR="00131473">
        <w:t xml:space="preserve"> </w:t>
      </w:r>
      <w:r w:rsidR="008B6DE0">
        <w:t>a posteriori</w:t>
      </w:r>
      <w:r w:rsidR="00E4437E">
        <w:t xml:space="preserve"> estimates. T</w:t>
      </w:r>
      <w:r w:rsidR="00131473">
        <w:t xml:space="preserve">he </w:t>
      </w:r>
      <w:r w:rsidR="00CD4B93">
        <w:t>individual parameters for six</w:t>
      </w:r>
      <w:r w:rsidR="00C007A8">
        <w:t xml:space="preserve"> </w:t>
      </w:r>
      <w:r w:rsidR="00C8386A">
        <w:t>selected</w:t>
      </w:r>
      <w:r w:rsidR="00CD4B93">
        <w:t xml:space="preserve"> analytes</w:t>
      </w:r>
      <w:r w:rsidR="00131473">
        <w:t xml:space="preserve"> were re-estimated using </w:t>
      </w:r>
      <w:r w:rsidR="00CD4B93">
        <w:t>limited</w:t>
      </w:r>
      <w:r w:rsidR="00131473">
        <w:t xml:space="preserve"> data</w:t>
      </w:r>
      <w:r w:rsidR="00C8386A" w:rsidRPr="00C8386A">
        <w:t xml:space="preserve"> </w:t>
      </w:r>
      <w:r w:rsidR="00C8386A">
        <w:t>only</w:t>
      </w:r>
      <w:r w:rsidR="00131473">
        <w:t xml:space="preserve">. </w:t>
      </w:r>
      <w:r w:rsidR="00AD3413">
        <w:t>It</w:t>
      </w:r>
      <w:r w:rsidR="0065085B">
        <w:t xml:space="preserve"> allowed to</w:t>
      </w:r>
      <w:r w:rsidR="00AD3413">
        <w:t xml:space="preserve"> </w:t>
      </w:r>
      <w:r w:rsidR="00C007A8">
        <w:t>predict retention</w:t>
      </w:r>
      <w:r w:rsidR="00AD3413">
        <w:t xml:space="preserve"> </w:t>
      </w:r>
      <w:r w:rsidR="00C007A8">
        <w:t>for the</w:t>
      </w:r>
      <w:r w:rsidR="00AD3413">
        <w:t xml:space="preserve">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05EED93D"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w:t>
      </w:r>
      <w:r w:rsidR="008B6DE0">
        <w:t xml:space="preserve">Here we used typical model predictions (without residual variability) for a particular analyte. </w:t>
      </w:r>
      <w:r w:rsidR="00681A67" w:rsidRPr="00BF194C">
        <w:t xml:space="preserve">The uncertainty chromatogram visualizes the uncertainty for the locations of the maximum of each peak on a given chromatogram. </w:t>
      </w:r>
    </w:p>
    <w:p w14:paraId="36D59279" w14:textId="7525B7D5"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rsidR="00DF160F">
        <w:rPr>
          <w:szCs w:val="19"/>
        </w:rPr>
        <w:t xml:space="preserve">Simulations were performed for </w:t>
      </w:r>
      <w:proofErr w:type="spellStart"/>
      <w:r w:rsidR="00DF160F" w:rsidRPr="002B09C4">
        <w:rPr>
          <w:i/>
          <w:iCs/>
          <w:szCs w:val="19"/>
        </w:rPr>
        <w:t>fio</w:t>
      </w:r>
      <w:proofErr w:type="spellEnd"/>
      <w:r w:rsidR="00DF160F">
        <w:rPr>
          <w:szCs w:val="19"/>
        </w:rPr>
        <w:t xml:space="preserve"> ranging from 0.05 to 0.15 by 0.02, </w:t>
      </w:r>
      <w:proofErr w:type="spellStart"/>
      <w:r w:rsidR="00DF160F" w:rsidRPr="002B09C4">
        <w:rPr>
          <w:i/>
          <w:iCs/>
          <w:szCs w:val="19"/>
        </w:rPr>
        <w:t>pHo</w:t>
      </w:r>
      <w:proofErr w:type="spellEnd"/>
      <w:r w:rsidR="00DF160F">
        <w:rPr>
          <w:szCs w:val="19"/>
        </w:rPr>
        <w:t xml:space="preserve"> ranging from 2.5 to 10.5 by 0.2, </w:t>
      </w:r>
      <w:proofErr w:type="spellStart"/>
      <w:r w:rsidR="00DF160F" w:rsidRPr="002B09C4">
        <w:rPr>
          <w:i/>
          <w:iCs/>
          <w:szCs w:val="19"/>
        </w:rPr>
        <w:t>tg</w:t>
      </w:r>
      <w:proofErr w:type="spellEnd"/>
      <w:r w:rsidR="00DF160F">
        <w:rPr>
          <w:szCs w:val="19"/>
        </w:rPr>
        <w:t xml:space="preserve"> ranging from 20 to 200  by 20, using MeOH and ACN as </w:t>
      </w:r>
      <w:r w:rsidR="00B33FFD">
        <w:rPr>
          <w:szCs w:val="19"/>
        </w:rPr>
        <w:t xml:space="preserve">an </w:t>
      </w:r>
      <w:r w:rsidR="00DF160F">
        <w:rPr>
          <w:szCs w:val="19"/>
        </w:rPr>
        <w:t>organic modifiers and for five tested columns</w:t>
      </w:r>
      <w:r w:rsidR="001C51DA">
        <w:rPr>
          <w:szCs w:val="19"/>
        </w:rPr>
        <w:t xml:space="preserve"> at 25</w:t>
      </w:r>
      <w:r w:rsidR="001C51DA" w:rsidRPr="001C51DA">
        <w:rPr>
          <w:szCs w:val="19"/>
          <w:vertAlign w:val="superscript"/>
        </w:rPr>
        <w:t>o</w:t>
      </w:r>
      <w:r w:rsidR="001C51DA">
        <w:rPr>
          <w:szCs w:val="19"/>
        </w:rPr>
        <w:t>C</w:t>
      </w:r>
      <w:r w:rsidR="00DF160F">
        <w:rPr>
          <w:szCs w:val="19"/>
        </w:rPr>
        <w:t xml:space="preserve">. </w:t>
      </w:r>
      <w:r>
        <w:t xml:space="preserve">The utility function </w:t>
      </w:r>
      <w:r w:rsidR="00413AAC">
        <w:t>(</w:t>
      </w:r>
      <w:r w:rsidR="00413AAC" w:rsidRPr="00413AAC">
        <w:rPr>
          <w:i/>
          <w:iCs/>
        </w:rPr>
        <w:t>U</w:t>
      </w:r>
      <w:r w:rsidR="00413AAC">
        <w:t xml:space="preserve">) </w:t>
      </w:r>
      <w:r w:rsidR="002B70F2">
        <w:t>was</w:t>
      </w:r>
      <w:r>
        <w:t xml:space="preserve"> </w:t>
      </w:r>
      <w:r w:rsidR="00DE5844">
        <w:t>used to calculate the value of</w:t>
      </w:r>
      <w:r w:rsidR="00C97DE9">
        <w:t xml:space="preserve"> each possible chromatogram (posterior predicted retention time</w:t>
      </w:r>
      <w:r w:rsidR="00DE5844">
        <w:t>s</w:t>
      </w:r>
      <w:r w:rsidR="00C97DE9">
        <w:t xml:space="preserv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 xml:space="preserve">was </w:t>
      </w:r>
      <w:r w:rsidR="00B340E6">
        <w:t>assumed</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rsidR="00336A10">
        <w:rPr>
          <w:i/>
          <w:iCs/>
        </w:rPr>
        <w:t xml:space="preserve"> </w:t>
      </w:r>
      <w:r w:rsidR="00336A10">
        <w:t>favoring shorter runs</w:t>
      </w:r>
      <w:r>
        <w:t xml:space="preserve">. </w:t>
      </w:r>
    </w:p>
    <w:p w14:paraId="45EB89BA" w14:textId="36BBAC65" w:rsidR="008451C4" w:rsidRPr="002B09C4" w:rsidRDefault="002B09C4" w:rsidP="008451C4">
      <w:pPr>
        <w:rPr>
          <w:szCs w:val="19"/>
          <w:lang w:val="pl-PL"/>
        </w:rPr>
      </w:pPr>
      <w:r w:rsidRPr="002B09C4">
        <w:rPr>
          <w:sz w:val="14"/>
          <w:szCs w:val="14"/>
          <w:lang w:val="pl-PL"/>
        </w:rPr>
        <w:t xml:space="preserve">U </w:t>
      </w:r>
      <m:oMath>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rPr>
              <m:t>mintr</m:t>
            </m:r>
            <m:r>
              <w:rPr>
                <w:rFonts w:ascii="Cambria Math" w:hAnsi="Cambria Math"/>
                <w:sz w:val="14"/>
                <w:szCs w:val="14"/>
                <w:lang w:val="pl-PL"/>
              </w:rPr>
              <m:t>&gt;2</m:t>
            </m:r>
          </m:e>
        </m:d>
        <m:r>
          <w:rPr>
            <w:rFonts w:ascii="Cambria Math" w:hAnsi="Cambria Math"/>
            <w:sz w:val="14"/>
            <w:szCs w:val="14"/>
            <w:lang w:val="pl-PL"/>
          </w:rPr>
          <m:t xml:space="preserve"> ∙ </m:t>
        </m:r>
        <m:d>
          <m:dPr>
            <m:ctrlPr>
              <w:rPr>
                <w:rFonts w:ascii="Cambria Math" w:hAnsi="Cambria Math"/>
                <w:i/>
                <w:sz w:val="14"/>
                <w:szCs w:val="14"/>
              </w:rPr>
            </m:ctrlPr>
          </m:dPr>
          <m:e>
            <m:r>
              <w:rPr>
                <w:rFonts w:ascii="Cambria Math" w:hAnsi="Cambria Math"/>
                <w:sz w:val="14"/>
                <w:szCs w:val="14"/>
              </w:rPr>
              <m:t>res</m:t>
            </m:r>
            <m:r>
              <w:rPr>
                <w:rFonts w:ascii="Cambria Math" w:hAnsi="Cambria Math"/>
                <w:sz w:val="14"/>
                <w:szCs w:val="14"/>
                <w:lang w:val="pl-PL"/>
              </w:rPr>
              <m:t>&gt;2</m:t>
            </m:r>
          </m:e>
        </m:d>
        <m:r>
          <w:rPr>
            <w:rFonts w:ascii="Cambria Math" w:hAnsi="Cambria Math"/>
            <w:sz w:val="14"/>
            <w:szCs w:val="14"/>
            <w:lang w:val="pl-PL"/>
          </w:rPr>
          <m:t xml:space="preserve">∙ </m:t>
        </m:r>
        <m:d>
          <m:dPr>
            <m:ctrlPr>
              <w:rPr>
                <w:rFonts w:ascii="Cambria Math" w:hAnsi="Cambria Math"/>
                <w:i/>
                <w:sz w:val="14"/>
                <w:szCs w:val="14"/>
              </w:rPr>
            </m:ctrlPr>
          </m:dPr>
          <m:e>
            <m:r>
              <w:rPr>
                <w:rFonts w:ascii="Cambria Math" w:hAnsi="Cambria Math"/>
                <w:sz w:val="14"/>
                <w:szCs w:val="14"/>
                <w:lang w:val="pl-PL"/>
              </w:rPr>
              <m:t>40-</m:t>
            </m:r>
            <m:r>
              <w:rPr>
                <w:rFonts w:ascii="Cambria Math" w:hAnsi="Cambria Math"/>
                <w:sz w:val="14"/>
                <w:szCs w:val="14"/>
              </w:rPr>
              <m:t>maxtr</m:t>
            </m:r>
          </m:e>
        </m:d>
        <m:r>
          <w:rPr>
            <w:rFonts w:ascii="Cambria Math" w:hAnsi="Cambria Math"/>
            <w:sz w:val="14"/>
            <w:szCs w:val="14"/>
            <w:lang w:val="pl-PL"/>
          </w:rPr>
          <m:t>∙(</m:t>
        </m:r>
        <m:r>
          <w:rPr>
            <w:rFonts w:ascii="Cambria Math" w:hAnsi="Cambria Math"/>
            <w:sz w:val="14"/>
            <w:szCs w:val="14"/>
          </w:rPr>
          <m:t>maxtr</m:t>
        </m:r>
        <m:r>
          <w:rPr>
            <w:rFonts w:ascii="Cambria Math" w:hAnsi="Cambria Math"/>
            <w:sz w:val="14"/>
            <w:szCs w:val="14"/>
            <w:lang w:val="pl-PL"/>
          </w:rPr>
          <m:t>&lt;40)</m:t>
        </m:r>
      </m:oMath>
      <w:r w:rsidRPr="002B09C4">
        <w:rPr>
          <w:szCs w:val="19"/>
          <w:lang w:val="pl-PL"/>
        </w:rPr>
        <w:t xml:space="preserve"> </w:t>
      </w:r>
      <w:r>
        <w:rPr>
          <w:szCs w:val="19"/>
          <w:lang w:val="pl-PL"/>
        </w:rPr>
        <w:tab/>
      </w:r>
      <w:r w:rsidR="008451C4" w:rsidRPr="002B09C4">
        <w:rPr>
          <w:szCs w:val="19"/>
          <w:lang w:val="pl-PL"/>
        </w:rPr>
        <w:t>(</w:t>
      </w:r>
      <w:r w:rsidR="00413AAC" w:rsidRPr="002B09C4">
        <w:rPr>
          <w:szCs w:val="19"/>
          <w:lang w:val="pl-PL"/>
        </w:rPr>
        <w:t>7</w:t>
      </w:r>
      <w:r w:rsidR="008451C4" w:rsidRPr="002B09C4">
        <w:rPr>
          <w:szCs w:val="19"/>
          <w:lang w:val="pl-PL"/>
        </w:rPr>
        <w:t>)</w:t>
      </w:r>
    </w:p>
    <w:p w14:paraId="683FFC5D" w14:textId="5384AA9B"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expected utility map.</w:t>
      </w:r>
      <w:r w:rsidR="002B09C4">
        <w:rPr>
          <w:szCs w:val="19"/>
        </w:rPr>
        <w:t xml:space="preserve">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w:t>
      </w:r>
      <w:r w:rsidR="00C007A8">
        <w:rPr>
          <w:szCs w:val="19"/>
        </w:rPr>
        <w:t>with high/the highest utilities</w:t>
      </w:r>
      <w:r w:rsidR="00B33FFD">
        <w:t>.</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049FB3"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w:t>
      </w:r>
      <w:r w:rsidR="00B33FFD">
        <w:t xml:space="preserve">chromatographic </w:t>
      </w:r>
      <w:r w:rsidR="00B673C8">
        <w:t>parameters</w:t>
      </w:r>
      <w:r w:rsidR="00B33FFD">
        <w:t xml:space="preserve"> (specifically </w:t>
      </w:r>
      <w:proofErr w:type="spellStart"/>
      <w:r w:rsidR="00B33FFD" w:rsidRPr="00B1628E">
        <w:rPr>
          <w:i/>
          <w:iCs/>
        </w:rPr>
        <w:t>logkw</w:t>
      </w:r>
      <w:proofErr w:type="spellEnd"/>
      <w:r w:rsidR="00B33FFD">
        <w:t xml:space="preserve">, </w:t>
      </w:r>
      <w:r w:rsidR="00B33FFD" w:rsidRPr="00B1628E">
        <w:rPr>
          <w:i/>
          <w:iCs/>
        </w:rPr>
        <w:t>S1</w:t>
      </w:r>
      <w:r w:rsidR="00B33FFD">
        <w:t xml:space="preserve"> and </w:t>
      </w:r>
      <w:r w:rsidR="00B33FFD" w:rsidRPr="00B1628E">
        <w:rPr>
          <w:i/>
          <w:iCs/>
        </w:rPr>
        <w:t>S2</w:t>
      </w:r>
      <w:r w:rsidR="00B33FFD">
        <w:t xml:space="preserve"> of the Neue model)</w:t>
      </w:r>
      <w:r w:rsidR="00C70BC1">
        <w:t xml:space="preserve">. It </w:t>
      </w:r>
      <w:r w:rsidR="00C007A8">
        <w:t>allows</w:t>
      </w:r>
      <w:r w:rsidR="00C70BC1">
        <w:t xml:space="preserve">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530F3EF3"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w:t>
      </w:r>
      <w:r w:rsidR="00D763CB">
        <w:t>For simplicity</w:t>
      </w:r>
      <w:r w:rsidR="001D0281">
        <w:t xml:space="preserve"> we will </w:t>
      </w:r>
      <w:r w:rsidR="00620801">
        <w:t>discuss</w:t>
      </w:r>
      <w:r w:rsidR="001D0281">
        <w:t xml:space="preserve"> the mean values of posterior distribution</w:t>
      </w:r>
      <w:r w:rsidR="00620801">
        <w:t xml:space="preserve"> summarizing the expected value of a particular parameters</w:t>
      </w:r>
      <w:r w:rsidR="001D0281">
        <w:t xml:space="preserve">. The whole posterior distribution is </w:t>
      </w:r>
      <w:r w:rsidR="001D0281">
        <w:lastRenderedPageBreak/>
        <w:t xml:space="preserve">presented graphically in the attached figures and tables. </w:t>
      </w:r>
      <w:r w:rsidR="00D763CB">
        <w:t>T</w:t>
      </w:r>
      <w:r w:rsidR="00D46423">
        <w:t xml:space="preserve">he typical </w:t>
      </w:r>
      <w:proofErr w:type="spellStart"/>
      <w:r w:rsidR="00D46423" w:rsidRPr="008E5304">
        <w:rPr>
          <w:i/>
          <w:iCs/>
        </w:rPr>
        <w:t>logkw</w:t>
      </w:r>
      <w:proofErr w:type="spellEnd"/>
      <w:r w:rsidR="00D46423">
        <w:t xml:space="preserve"> of a neutral form of an analyte</w:t>
      </w:r>
      <w:r w:rsidR="00515C88">
        <w:t xml:space="preserve"> with </w:t>
      </w:r>
      <w:proofErr w:type="spellStart"/>
      <w:r w:rsidR="00515C88">
        <w:t>logP</w:t>
      </w:r>
      <w:proofErr w:type="spellEnd"/>
      <w:r w:rsidR="00515C88">
        <w:t xml:space="preserve"> of 2.2</w:t>
      </w:r>
      <w:r w:rsidR="00D46423">
        <w:t xml:space="preserve"> (a measure of hydrophobicity) is </w:t>
      </w:r>
      <w:r w:rsidR="00D46423" w:rsidRPr="00467A90">
        <w:t>3.6</w:t>
      </w:r>
      <w:r w:rsidR="00D46423">
        <w:t xml:space="preserve"> for </w:t>
      </w:r>
      <w:proofErr w:type="spellStart"/>
      <w:r w:rsidR="00D46423">
        <w:t>XBridge</w:t>
      </w:r>
      <w:proofErr w:type="spellEnd"/>
      <w:r w:rsidR="00D46423">
        <w:t xml:space="preserve"> Shield RP18</w:t>
      </w:r>
      <w:r w:rsidR="00B33FFD">
        <w:t xml:space="preserve"> at 25</w:t>
      </w:r>
      <w:r w:rsidR="00B33FFD" w:rsidRPr="00B33FFD">
        <w:rPr>
          <w:vertAlign w:val="superscript"/>
        </w:rPr>
        <w:t>o</w:t>
      </w:r>
      <w:r w:rsidR="00B33FFD" w:rsidRPr="00B33FFD">
        <w:t>C</w:t>
      </w:r>
      <w:r w:rsidR="00D46423">
        <w:t xml:space="preserve">,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D763CB">
        <w:t>,</w:t>
      </w:r>
      <w:r w:rsidR="008677E5" w:rsidRPr="008677E5">
        <w:t xml:space="preserve"> 1.4</w:t>
      </w:r>
      <w:r w:rsidR="008677E5">
        <w:t xml:space="preserve">8, </w:t>
      </w:r>
      <w:r w:rsidR="008677E5" w:rsidRPr="008677E5">
        <w:t>1.2</w:t>
      </w:r>
      <w:r w:rsidR="008677E5">
        <w:t>6</w:t>
      </w:r>
      <w:r w:rsidR="008677E5" w:rsidRPr="008677E5">
        <w:t xml:space="preserve"> 1.4</w:t>
      </w:r>
      <w:r w:rsidR="008677E5">
        <w:t xml:space="preserve">8-fold </w:t>
      </w:r>
      <w:r w:rsidR="00D763CB">
        <w:t>higher</w:t>
      </w:r>
      <w:r w:rsidR="008677E5">
        <w:t xml:space="preserve"> retention</w:t>
      </w:r>
      <w:r w:rsidR="00B340E6">
        <w:t xml:space="preserve"> </w:t>
      </w:r>
      <w:r w:rsidR="008677E5">
        <w:t>factor</w:t>
      </w:r>
      <w:r w:rsidR="00E2235F">
        <w:t>s</w:t>
      </w:r>
      <w:r w:rsidR="00684304">
        <w:t xml:space="preserve"> </w:t>
      </w:r>
      <w:r w:rsidR="00B340E6">
        <w:t>for a</w:t>
      </w:r>
      <w:r w:rsidR="00684304">
        <w:t xml:space="preserve"> neutral form of </w:t>
      </w:r>
      <w:r w:rsidR="00B340E6">
        <w:t xml:space="preserve">an </w:t>
      </w:r>
      <w:r w:rsidR="00684304">
        <w:t>analyte in neat water eluents</w:t>
      </w:r>
      <w:r w:rsidR="00B340E6" w:rsidRPr="00B340E6">
        <w:t xml:space="preserve"> </w:t>
      </w:r>
      <w:r w:rsidR="00B340E6">
        <w:t xml:space="preserve">in comparison to </w:t>
      </w:r>
      <w:proofErr w:type="spellStart"/>
      <w:r w:rsidR="00B340E6">
        <w:t>XBridge</w:t>
      </w:r>
      <w:proofErr w:type="spellEnd"/>
      <w:r w:rsidR="00B340E6">
        <w:t xml:space="preserve"> Shield RP18</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rsidRPr="00C007A8">
        <w:rPr>
          <w:i/>
          <w:iCs/>
        </w:rPr>
        <w:t>logkw</w:t>
      </w:r>
      <w:proofErr w:type="spellEnd"/>
      <w:r w:rsidR="009B6766">
        <w:t xml:space="preserve"> and </w:t>
      </w:r>
      <w:r w:rsidR="009B6766" w:rsidRPr="00C007A8">
        <w:rPr>
          <w:i/>
          <w:iCs/>
        </w:rPr>
        <w:t>S1</w:t>
      </w:r>
      <w:r w:rsidR="009B6766">
        <w:t xml:space="preserve"> (</w:t>
      </w:r>
      <w:proofErr w:type="spellStart"/>
      <w:r w:rsidR="009B6766" w:rsidRPr="00B340E6">
        <w:rPr>
          <w:rFonts w:ascii="Times New Roman" w:hAnsi="Times New Roman"/>
          <w:i/>
          <w:iCs/>
        </w:rPr>
        <w:t>ω</w:t>
      </w:r>
      <w:r w:rsidR="008E0518" w:rsidRPr="00B340E6">
        <w:rPr>
          <w:i/>
          <w:iCs/>
          <w:vertAlign w:val="subscript"/>
        </w:rPr>
        <w:t>logkw</w:t>
      </w:r>
      <w:proofErr w:type="spellEnd"/>
      <w:r w:rsidR="009B6766">
        <w:t xml:space="preserve"> and </w:t>
      </w:r>
      <w:r w:rsidR="009B6766" w:rsidRPr="00B340E6">
        <w:rPr>
          <w:rFonts w:ascii="Times New Roman" w:hAnsi="Times New Roman"/>
          <w:i/>
          <w:iCs/>
        </w:rPr>
        <w:t>ω</w:t>
      </w:r>
      <w:r w:rsidR="008E0518" w:rsidRPr="00B340E6">
        <w:rPr>
          <w:i/>
          <w:iCs/>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0.87</w:t>
      </w:r>
      <w:r w:rsidR="00DF160F">
        <w:t xml:space="preserve"> implying large mutual information of </w:t>
      </w:r>
      <w:r w:rsidR="00AB129B">
        <w:t>the analyte</w:t>
      </w:r>
      <w:r w:rsidR="00620801">
        <w:t>-</w:t>
      </w:r>
      <w:r w:rsidR="00AB129B">
        <w:t>specific values of these two parameters</w:t>
      </w:r>
      <w:r w:rsidR="00DF160F">
        <w:t xml:space="preserve">. </w:t>
      </w:r>
      <w:r w:rsidR="009B6766">
        <w:t xml:space="preserve">The BAV for column effects on </w:t>
      </w:r>
      <w:proofErr w:type="spellStart"/>
      <w:r w:rsidR="009B6766" w:rsidRPr="008E5304">
        <w:rPr>
          <w:i/>
          <w:iCs/>
        </w:rPr>
        <w:t>logkw</w:t>
      </w:r>
      <w:proofErr w:type="spellEnd"/>
      <w:r w:rsidR="009B6766">
        <w:t xml:space="preserve"> (</w:t>
      </w:r>
      <w:proofErr w:type="spellStart"/>
      <w:r w:rsidR="009B6766" w:rsidRPr="00B340E6">
        <w:rPr>
          <w:i/>
          <w:iCs/>
        </w:rPr>
        <w:t>c</w:t>
      </w:r>
      <w:r w:rsidR="009B6766" w:rsidRPr="00B340E6">
        <w:rPr>
          <w:rFonts w:ascii="Times New Roman" w:hAnsi="Times New Roman"/>
          <w:i/>
          <w:iCs/>
        </w:rPr>
        <w:t>ω</w:t>
      </w:r>
      <w:r w:rsidR="008E0518" w:rsidRPr="00B340E6">
        <w:rPr>
          <w:rFonts w:ascii="Times New Roman" w:hAnsi="Times New Roman"/>
          <w:i/>
          <w:iCs/>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rsidRPr="00B340E6">
        <w:rPr>
          <w:i/>
          <w:iCs/>
        </w:rPr>
        <w:t>c</w:t>
      </w:r>
      <w:r w:rsidR="009B6766" w:rsidRPr="00B340E6">
        <w:rPr>
          <w:rFonts w:ascii="Times New Roman" w:hAnsi="Times New Roman"/>
          <w:i/>
          <w:iCs/>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w:t>
      </w:r>
      <w:r w:rsidR="002B70F2" w:rsidRPr="00B340E6">
        <w:rPr>
          <w:i/>
          <w:iCs/>
        </w:rPr>
        <w:t>c</w:t>
      </w:r>
      <w:r w:rsidR="002B70F2" w:rsidRPr="00B340E6">
        <w:rPr>
          <w:rFonts w:ascii="Times New Roman" w:hAnsi="Times New Roman"/>
          <w:i/>
          <w:iCs/>
        </w:rPr>
        <w:t>ω</w:t>
      </w:r>
      <w:r w:rsidR="008E0518" w:rsidRPr="00B340E6">
        <w:rPr>
          <w:i/>
          <w:iCs/>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w:t>
      </w:r>
      <w:r w:rsidR="00C007A8">
        <w:t>BAV</w:t>
      </w:r>
      <w:r w:rsidR="00C70BC1">
        <w:t xml:space="preserve"> </w:t>
      </w:r>
      <w:r w:rsidR="003D3D9A">
        <w:t>of</w:t>
      </w:r>
      <w:r w:rsidR="008E0518">
        <w:t xml:space="preserve"> retention factor</w:t>
      </w:r>
      <w:r w:rsidR="00DA6495">
        <w:t xml:space="preserve">. For example the between analyte variability of </w:t>
      </w:r>
      <w:r w:rsidR="00DF160F">
        <w:t xml:space="preserve">about </w:t>
      </w:r>
      <w:r w:rsidR="00DA6495">
        <w:t xml:space="preserve">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for retention factor</w:t>
      </w:r>
      <w:r w:rsidR="00C007A8">
        <w:t xml:space="preserve"> in water-reach eluents</w:t>
      </w:r>
      <w:r w:rsidR="00DF160F">
        <w:t xml:space="preserve"> ranging</w:t>
      </w:r>
      <w:r w:rsidR="001D0281">
        <w:t xml:space="preserve">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r w:rsidR="0078119E">
        <w:rPr>
          <w:rFonts w:ascii="Times New Roman" w:hAnsi="Times New Roman"/>
        </w:rPr>
        <w:t>High values of BAV for column effects indicate column orthogonality with respect to</w:t>
      </w:r>
      <w:r w:rsidR="00423172">
        <w:rPr>
          <w:rFonts w:ascii="Times New Roman" w:hAnsi="Times New Roman"/>
        </w:rPr>
        <w:t xml:space="preserve"> the</w:t>
      </w:r>
      <w:r w:rsidR="0078119E">
        <w:rPr>
          <w:rFonts w:ascii="Times New Roman" w:hAnsi="Times New Roman"/>
        </w:rPr>
        <w:t xml:space="preserve"> retention behavior controlled by a particular parameter. </w:t>
      </w:r>
    </w:p>
    <w:p w14:paraId="182FE7EE" w14:textId="77777777" w:rsidR="00C007A8" w:rsidRPr="00AF079C" w:rsidRDefault="00C007A8" w:rsidP="00C007A8">
      <w:r>
        <w:rPr>
          <w:noProof/>
        </w:rPr>
        <w:drawing>
          <wp:inline distT="0" distB="0" distL="0" distR="0" wp14:anchorId="60869087" wp14:editId="256369FB">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8DC582F" w14:textId="71E58671" w:rsidR="00C007A8" w:rsidRDefault="00C007A8" w:rsidP="00C007A8">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25CE08BD" w14:textId="77777777" w:rsidR="00D64FFF" w:rsidRDefault="00D64FFF" w:rsidP="00D64FFF">
      <w:r>
        <w:t xml:space="preserve">The log P effect for </w:t>
      </w:r>
      <w:proofErr w:type="spellStart"/>
      <w:r w:rsidRPr="00135F49">
        <w:rPr>
          <w:i/>
          <w:iCs/>
        </w:rPr>
        <w:t>logkw</w:t>
      </w:r>
      <w:proofErr w:type="spellEnd"/>
      <w:r>
        <w:t xml:space="preserve"> and </w:t>
      </w:r>
      <w:r w:rsidRPr="00135F49">
        <w:rPr>
          <w:i/>
          <w:iCs/>
        </w:rPr>
        <w:t>S1m</w:t>
      </w:r>
      <w:r>
        <w:t xml:space="preserve"> has a slope of 0.83 and 0.48 for </w:t>
      </w:r>
      <w:proofErr w:type="spellStart"/>
      <w:r>
        <w:t>XBridge</w:t>
      </w:r>
      <w:proofErr w:type="spellEnd"/>
      <w:r>
        <w:t xml:space="preserve"> Shield RP 18. The column effects on this parameter are close to zero implying similar effects of </w:t>
      </w:r>
      <w:proofErr w:type="spellStart"/>
      <w:r w:rsidRPr="00C007A8">
        <w:rPr>
          <w:i/>
          <w:iCs/>
        </w:rPr>
        <w:t>logP</w:t>
      </w:r>
      <w:proofErr w:type="spellEnd"/>
      <w:r>
        <w:t xml:space="preserve"> on analyte </w:t>
      </w:r>
      <w:r>
        <w:t xml:space="preserve">retention. The largest effect of 0.1 was observed for </w:t>
      </w:r>
      <w:proofErr w:type="spellStart"/>
      <w:r>
        <w:t>XBridge</w:t>
      </w:r>
      <w:proofErr w:type="spellEnd"/>
      <w:r>
        <w:t xml:space="preserve"> Phenyl </w:t>
      </w:r>
      <w:r w:rsidRPr="00135F49">
        <w:rPr>
          <w:i/>
          <w:iCs/>
        </w:rPr>
        <w:t>cS1m</w:t>
      </w:r>
      <w:r>
        <w:t xml:space="preserve"> parameter. </w:t>
      </w:r>
    </w:p>
    <w:p w14:paraId="1580E228" w14:textId="6C31F613" w:rsidR="00C007A8" w:rsidRPr="00C007A8" w:rsidRDefault="009448A6" w:rsidP="00E95769">
      <w:r>
        <w:t xml:space="preserve">The </w:t>
      </w:r>
      <w:r w:rsidRPr="00135F49">
        <w:rPr>
          <w:i/>
          <w:iCs/>
        </w:rPr>
        <w:t>S1</w:t>
      </w:r>
      <w:r>
        <w:t xml:space="preserve"> is higher in ACN than in MeOH by 0.61 for </w:t>
      </w:r>
      <w:proofErr w:type="spellStart"/>
      <w:r>
        <w:t>XBridge</w:t>
      </w:r>
      <w:proofErr w:type="spellEnd"/>
      <w:r>
        <w:t xml:space="preserve"> Shield RP18 column</w:t>
      </w:r>
      <w:r w:rsidR="001D0281">
        <w:t xml:space="preserve">. In </w:t>
      </w:r>
      <w:r>
        <w:t xml:space="preserve">addition </w:t>
      </w:r>
      <w:r w:rsidR="001D0281">
        <w:t xml:space="preserve">it is </w:t>
      </w:r>
      <w:r>
        <w:t>higher by 0.15</w:t>
      </w:r>
      <w:r w:rsidR="00F277B5">
        <w:t xml:space="preserve">, </w:t>
      </w:r>
      <w:r>
        <w:t xml:space="preserve">0.81, 0.51, 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rsidR="00C007A8">
        <w:t>, respectively</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The S2 parameter of the Neue equation is </w:t>
      </w:r>
      <w:r w:rsidRPr="0027491C">
        <w:t>0.4</w:t>
      </w:r>
      <w:r>
        <w:t xml:space="preserve">9 in MeOH and 1.3 in ACN. </w:t>
      </w:r>
      <w:r w:rsidR="00715AD8">
        <w:t xml:space="preserve">The </w:t>
      </w:r>
      <w:r w:rsidR="008677E5">
        <w:t xml:space="preserve">temperature </w:t>
      </w:r>
      <w:r w:rsidR="00715AD8">
        <w:t>effect</w:t>
      </w:r>
      <w:r w:rsidR="008F0F0A">
        <w:t xml:space="preserve"> for </w:t>
      </w:r>
      <w:proofErr w:type="spellStart"/>
      <w:r w:rsidR="008F0F0A">
        <w:t>XBridge</w:t>
      </w:r>
      <w:proofErr w:type="spellEnd"/>
      <w:r w:rsidR="008F0F0A">
        <w:t xml:space="preserve"> Shield RP18</w:t>
      </w:r>
      <w:r w:rsidR="008677E5">
        <w:t xml:space="preserve"> </w:t>
      </w:r>
      <w:r w:rsidR="005E5D7A">
        <w:t>are</w:t>
      </w:r>
      <w:r w:rsidR="00715AD8">
        <w:t xml:space="preserve"> small and consiste</w:t>
      </w:r>
      <w:r w:rsidR="008A351F">
        <w:t>nt</w:t>
      </w:r>
      <w:r w:rsidR="00715AD8">
        <w:t xml:space="preserve">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00715AD8" w:rsidRPr="000927BB">
        <w:t>.</w:t>
      </w:r>
      <w:r w:rsidR="00715AD8">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8A351F">
        <w:t xml:space="preserve"> was</w:t>
      </w:r>
      <w:r w:rsidR="00DF160F">
        <w:t xml:space="preserve"> observed </w:t>
      </w:r>
      <w:r w:rsidR="0027491C">
        <w:t xml:space="preserve">for </w:t>
      </w:r>
      <w:proofErr w:type="spellStart"/>
      <w:r w:rsidR="0027491C">
        <w:t>XBridge</w:t>
      </w:r>
      <w:proofErr w:type="spellEnd"/>
      <w:r w:rsidR="0027491C">
        <w:t xml:space="preserve"> Phenyl</w:t>
      </w:r>
      <w:r w:rsidR="008677E5">
        <w:t xml:space="preserve">. </w:t>
      </w:r>
      <w:r w:rsidR="00C007A8">
        <w:t>This suggest the quantification of temperature effect on one of the columns allows fairly precisely predicted this effects on other columns.</w:t>
      </w:r>
    </w:p>
    <w:p w14:paraId="5BDC136A" w14:textId="674CBB38" w:rsidR="00F31375" w:rsidRPr="00095461" w:rsidRDefault="00F31375" w:rsidP="00F31375">
      <w:pPr>
        <w:rPr>
          <w:rFonts w:ascii="Times New Roman" w:hAnsi="Times New Roman"/>
        </w:rPr>
      </w:pP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with BAV of 0.59. The column effects for that parameter are very small (from -0.04 to 0.04) with BAV ranging from 0.07-0.11. The pH effects on </w:t>
      </w:r>
      <w:proofErr w:type="spellStart"/>
      <w:r>
        <w:t>logkw</w:t>
      </w:r>
      <w:proofErr w:type="spellEnd"/>
      <w:r>
        <w:t xml:space="preserve"> for acids and bases (</w:t>
      </w:r>
      <w:proofErr w:type="spellStart"/>
      <w:r w:rsidRPr="00D64FFF">
        <w:rPr>
          <w:i/>
          <w:iCs/>
        </w:rPr>
        <w:t>apH</w:t>
      </w:r>
      <w:proofErr w:type="spellEnd"/>
      <w:r>
        <w:t xml:space="preserve">) are small and negative for acids </w:t>
      </w:r>
      <w:r w:rsidRPr="0027491C">
        <w:t>(-0.03</w:t>
      </w:r>
      <w:r>
        <w:t xml:space="preserve"> per unit pH</w:t>
      </w:r>
      <w:r w:rsidRPr="0027491C">
        <w:t>)</w:t>
      </w:r>
      <w:r>
        <w:t xml:space="preserve"> and positive for bases (</w:t>
      </w:r>
      <w:r w:rsidRPr="0027491C">
        <w:t>0.08</w:t>
      </w:r>
      <w:r>
        <w:t xml:space="preserve"> per unit pH) for </w:t>
      </w:r>
      <w:proofErr w:type="spellStart"/>
      <w:r>
        <w:t>XBridge</w:t>
      </w:r>
      <w:proofErr w:type="spellEnd"/>
      <w:r>
        <w:t xml:space="preserve"> Shield RP18. The column effects for </w:t>
      </w:r>
      <w:proofErr w:type="spellStart"/>
      <w:r w:rsidRPr="00E95769">
        <w:rPr>
          <w:i/>
          <w:iCs/>
        </w:rPr>
        <w:t>apH</w:t>
      </w:r>
      <w:proofErr w:type="spellEnd"/>
      <w:r>
        <w:t xml:space="preserve"> </w:t>
      </w:r>
      <w:r w:rsidR="00B972BD">
        <w:t>vary across columns</w:t>
      </w:r>
      <w:r>
        <w:t xml:space="preserve"> and range for acids from -0.02 to 0 and for bases from 0.05 to -0.01.</w:t>
      </w:r>
      <w:r w:rsidR="00D64FFF">
        <w:t xml:space="preserve"> The </w:t>
      </w:r>
      <w:proofErr w:type="spellStart"/>
      <w:r w:rsidR="00D64FFF" w:rsidRPr="00D64FFF">
        <w:rPr>
          <w:i/>
          <w:iCs/>
        </w:rPr>
        <w:t>apH</w:t>
      </w:r>
      <w:proofErr w:type="spellEnd"/>
      <w:r w:rsidR="00D64FFF">
        <w:t xml:space="preserve"> parameter quantifies the silanol activity.</w:t>
      </w:r>
    </w:p>
    <w:p w14:paraId="7F6F7850" w14:textId="77777777" w:rsidR="00E464A3" w:rsidRDefault="00095461" w:rsidP="009257C7">
      <w:r>
        <w:t xml:space="preserve">The S1m for acids and bases is higher by 0.17 and 0.12 on </w:t>
      </w:r>
      <w:proofErr w:type="spellStart"/>
      <w:r>
        <w:t>XBridge</w:t>
      </w:r>
      <w:proofErr w:type="spellEnd"/>
      <w:r>
        <w:t xml:space="preserve"> Shield RP18 with BAV of 0.69. The column effects for that parameter very from </w:t>
      </w:r>
      <w:r w:rsidRPr="00E95769">
        <w:t>-0.49</w:t>
      </w:r>
      <w:r>
        <w:t xml:space="preserve"> to </w:t>
      </w:r>
      <w:r w:rsidRPr="00E95769">
        <w:t>0.36</w:t>
      </w:r>
      <w:r>
        <w:t xml:space="preserve"> depending on column an analyte form with BAV ranging from 0.04-0.20. The slope for acids and bases is different in ACN (relative to </w:t>
      </w:r>
      <w:r w:rsidRPr="00C007A8">
        <w:rPr>
          <w:i/>
          <w:iCs/>
        </w:rPr>
        <w:t>S1m</w:t>
      </w:r>
      <w:r>
        <w:t xml:space="preserve">) by 0.28 </w:t>
      </w:r>
      <w:r w:rsidR="00AB129B">
        <w:t xml:space="preserve">for acids </w:t>
      </w:r>
      <w:r>
        <w:t>and -0.67</w:t>
      </w:r>
      <w:r w:rsidR="00AB129B">
        <w:t xml:space="preserve"> for bases</w:t>
      </w:r>
      <w:r>
        <w:t xml:space="preserve"> on </w:t>
      </w:r>
      <w:proofErr w:type="spellStart"/>
      <w:r>
        <w:t>XBridge</w:t>
      </w:r>
      <w:proofErr w:type="spellEnd"/>
      <w:r>
        <w:t xml:space="preserve"> Shield RP18 with BAV of 0.55. The column effects for that parameter very from </w:t>
      </w:r>
      <w:r w:rsidRPr="00E95769">
        <w:t>-0.</w:t>
      </w:r>
      <w:r>
        <w:t xml:space="preserve">04 to </w:t>
      </w:r>
      <w:r w:rsidRPr="00E95769">
        <w:t>0.</w:t>
      </w:r>
      <w:r>
        <w:t>57 depending on column an analyte form with BAV ranging from 0.07-0.72</w:t>
      </w:r>
      <w:r w:rsidR="00AB129B">
        <w:t xml:space="preserve"> (the highes</w:t>
      </w:r>
      <w:r w:rsidR="00A4009A">
        <w:t>t</w:t>
      </w:r>
      <w:r w:rsidR="00AB129B">
        <w:t xml:space="preserve"> value </w:t>
      </w:r>
      <w:r w:rsidR="00B972BD">
        <w:t>was observed</w:t>
      </w:r>
      <w:r w:rsidR="00AB129B">
        <w:t xml:space="preserve"> for </w:t>
      </w:r>
      <w:proofErr w:type="spellStart"/>
      <w:r w:rsidR="00AB129B">
        <w:t>XBridge</w:t>
      </w:r>
      <w:proofErr w:type="spellEnd"/>
      <w:r w:rsidR="00AB129B">
        <w:t xml:space="preserve"> C8)</w:t>
      </w:r>
      <w:r w:rsidR="00A4009A">
        <w:t>.</w:t>
      </w:r>
    </w:p>
    <w:p w14:paraId="19D7BE07" w14:textId="7267878D"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0077F12C"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5737A0A" w14:textId="17339CDB" w:rsidR="00F31375" w:rsidRPr="00CB7D4B" w:rsidRDefault="00F31375" w:rsidP="00F31375">
      <w:r w:rsidRPr="00AF079C">
        <w:t>The model predictions are well calibrated with the data</w:t>
      </w:r>
      <w:r>
        <w:t xml:space="preserve"> for all the columns</w:t>
      </w:r>
      <w:r w:rsidRPr="00AF079C">
        <w:t xml:space="preserve"> as shown in Figure </w:t>
      </w:r>
      <w:r>
        <w:t>S3</w:t>
      </w:r>
      <w:r w:rsidRPr="00AF079C">
        <w:t xml:space="preserve">. </w:t>
      </w:r>
      <w:r>
        <w:t>The in</w:t>
      </w:r>
      <w:r w:rsidRPr="001E1C52">
        <w:t xml:space="preserve">dividual and population predictions versus observed </w:t>
      </w:r>
      <w:r>
        <w:t>retention times</w:t>
      </w:r>
      <w:r w:rsidRPr="001E1C52">
        <w:t xml:space="preserve"> are </w:t>
      </w:r>
      <w:r w:rsidRPr="001E1C52">
        <w:lastRenderedPageBreak/>
        <w:t>relatively symmetrically distributed around the line of identity</w:t>
      </w:r>
      <w:r>
        <w:t xml:space="preserve"> indicating model applicability for predictions. The individual and population predictions for several analytes are also shown in Figure S4 and S5. The individual prediction are very precise and close to observed data. The population predictions are also well calibrated but </w:t>
      </w:r>
      <w:r w:rsidR="008B6DE0">
        <w:t>(</w:t>
      </w:r>
      <w:r w:rsidR="00E464A3">
        <w:t>as expected</w:t>
      </w:r>
      <w:r w:rsidR="008B6DE0">
        <w:t>)</w:t>
      </w:r>
      <w:r w:rsidR="00E464A3">
        <w:t xml:space="preserve"> </w:t>
      </w:r>
      <w:r>
        <w:t xml:space="preserve">are less </w:t>
      </w:r>
      <w:r w:rsidR="00C007A8">
        <w:t>sharp/</w:t>
      </w:r>
      <w:r>
        <w:t>precise. The limited data predictions are shown in Figure S6. By comparing them to the population predictions one is able to assess the added predict</w:t>
      </w:r>
      <w:r w:rsidR="00C007A8">
        <w:t>ive</w:t>
      </w:r>
      <w:r>
        <w:t xml:space="preserve"> value of </w:t>
      </w:r>
      <w:proofErr w:type="spellStart"/>
      <w:r>
        <w:t>XBridge</w:t>
      </w:r>
      <w:proofErr w:type="spellEnd"/>
      <w:r>
        <w:t xml:space="preserve"> Shield RP18 data</w:t>
      </w:r>
      <w:r w:rsidR="00E464A3">
        <w:t xml:space="preserve">. </w:t>
      </w:r>
      <w:r>
        <w:t xml:space="preserve">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r w:rsidR="00E464A3">
        <w:t xml:space="preserve"> Clearly the added predictive value of  </w:t>
      </w:r>
      <w:proofErr w:type="spellStart"/>
      <w:r w:rsidR="00E464A3">
        <w:t>XBridge</w:t>
      </w:r>
      <w:proofErr w:type="spellEnd"/>
      <w:r w:rsidR="00E464A3">
        <w:t xml:space="preserve"> Shield RP18 data is large.</w:t>
      </w:r>
      <w:r w:rsidR="00696651">
        <w:t xml:space="preserve">  As an example the </w:t>
      </w:r>
      <w:r w:rsidR="00A5422A">
        <w:t>standard deviation of</w:t>
      </w:r>
      <w:r w:rsidR="00696651" w:rsidRPr="00696651">
        <w:t xml:space="preserve"> </w:t>
      </w:r>
      <w:r w:rsidR="00696651">
        <w:t xml:space="preserve">retention time </w:t>
      </w:r>
      <w:r w:rsidR="00A5422A">
        <w:t xml:space="preserve">predictions </w:t>
      </w:r>
      <w:r w:rsidR="00696651">
        <w:t xml:space="preserve">is </w:t>
      </w:r>
      <w:r w:rsidR="00A5422A">
        <w:t>reduced from about 10 min</w:t>
      </w:r>
      <w:r w:rsidR="00696651">
        <w:t xml:space="preserve"> for population predictions</w:t>
      </w:r>
      <w:r w:rsidR="00A5422A">
        <w:t xml:space="preserve"> to</w:t>
      </w:r>
      <w:r w:rsidR="00696651">
        <w:t xml:space="preserve"> </w:t>
      </w:r>
      <w:r w:rsidR="00A5422A">
        <w:t>about 2 min for limited data predictions and further to about 0.1</w:t>
      </w:r>
      <w:r w:rsidR="00696651">
        <w:t xml:space="preserve"> for individual predictions</w:t>
      </w:r>
      <w:r w:rsidR="00A5422A">
        <w:t>.</w:t>
      </w:r>
      <w:r w:rsidR="00AB5346">
        <w:t xml:space="preserve"> It confirms that the population predictions are very uncertain and of limited practical usefulness. The reason is that they are</w:t>
      </w:r>
      <w:r w:rsidR="00AE6D59">
        <w:t xml:space="preserve"> mostly</w:t>
      </w:r>
      <w:r w:rsidR="00AB5346">
        <w:t xml:space="preserve"> driven by unexplained BAV </w:t>
      </w:r>
      <w:r w:rsidR="00AB5346" w:rsidRPr="004C3D84">
        <w:rPr>
          <w:rFonts w:ascii="Times New Roman" w:hAnsi="Times New Roman"/>
          <w:i/>
          <w:iCs/>
        </w:rPr>
        <w:t>ω</w:t>
      </w:r>
      <w:r w:rsidR="00AB5346">
        <w:t>, which is large. However, by adding experimental information one can decrease th</w:t>
      </w:r>
      <w:r w:rsidR="00F04625">
        <w:t>e</w:t>
      </w:r>
      <w:r w:rsidR="00AB5346">
        <w:t xml:space="preserve"> uncertainty. For example, </w:t>
      </w:r>
      <w:r w:rsidR="00D64FFF">
        <w:t>the predictions based on</w:t>
      </w:r>
      <w:r w:rsidR="00AB5346">
        <w:t xml:space="preserve"> all the experimental data </w:t>
      </w:r>
      <w:r w:rsidR="00D64FFF">
        <w:t>are very precise</w:t>
      </w:r>
      <w:r w:rsidR="00AB5346">
        <w:t xml:space="preserve">. For the limited data predictions the uncertainty is almost entirely reduced for </w:t>
      </w:r>
      <w:proofErr w:type="spellStart"/>
      <w:r w:rsidR="00AB5346">
        <w:t>XBridge</w:t>
      </w:r>
      <w:proofErr w:type="spellEnd"/>
      <w:r w:rsidR="00AB5346">
        <w:t xml:space="preserve"> Shield RP18 column (as there is a lot of data collected using that particular column). For all the other columns there is still some proportion of uncertainty left. In this case, it mostly depends on </w:t>
      </w:r>
      <w:proofErr w:type="spellStart"/>
      <w:r w:rsidR="00AB5346">
        <w:t>c</w:t>
      </w:r>
      <w:r w:rsidR="00AB5346" w:rsidRPr="004C3D84">
        <w:rPr>
          <w:rFonts w:ascii="Times New Roman" w:hAnsi="Times New Roman"/>
          <w:i/>
          <w:iCs/>
        </w:rPr>
        <w:t>ω</w:t>
      </w:r>
      <w:proofErr w:type="spellEnd"/>
      <w:r w:rsidR="00AB5346">
        <w:rPr>
          <w:rFonts w:ascii="Times New Roman" w:hAnsi="Times New Roman"/>
        </w:rPr>
        <w:t>. Since</w:t>
      </w:r>
      <w:r w:rsidR="00AB5346" w:rsidRPr="004C3D84">
        <w:rPr>
          <w:rFonts w:ascii="Times New Roman" w:hAnsi="Times New Roman"/>
        </w:rPr>
        <w:t xml:space="preserve"> </w:t>
      </w:r>
      <w:proofErr w:type="spellStart"/>
      <w:r w:rsidR="00AB5346" w:rsidRPr="004C3D84">
        <w:t>c</w:t>
      </w:r>
      <w:r w:rsidR="00AB5346" w:rsidRPr="004C3D84">
        <w:rPr>
          <w:rFonts w:ascii="Times New Roman" w:hAnsi="Times New Roman"/>
        </w:rPr>
        <w:t>ω</w:t>
      </w:r>
      <w:proofErr w:type="spellEnd"/>
      <w:r w:rsidR="00AB5346">
        <w:rPr>
          <w:rFonts w:ascii="Times New Roman" w:hAnsi="Times New Roman"/>
          <w:i/>
          <w:iCs/>
        </w:rPr>
        <w:t xml:space="preserve"> </w:t>
      </w:r>
      <w:r w:rsidR="00AB5346" w:rsidRPr="004C3D84">
        <w:t>is small (about 0.1</w:t>
      </w:r>
      <w:r w:rsidR="00AB5346">
        <w:t xml:space="preserve"> for neutral forms of analyte</w:t>
      </w:r>
      <w:r w:rsidR="00AB5346" w:rsidRPr="004C3D84">
        <w:t>)</w:t>
      </w:r>
      <w:r w:rsidR="00AB5346">
        <w:rPr>
          <w:rFonts w:ascii="Times New Roman" w:hAnsi="Times New Roman"/>
          <w:i/>
          <w:iCs/>
        </w:rPr>
        <w:t xml:space="preserve"> </w:t>
      </w:r>
      <w:r w:rsidR="00AB5346">
        <w:rPr>
          <w:rFonts w:ascii="Times New Roman" w:hAnsi="Times New Roman"/>
        </w:rPr>
        <w:t xml:space="preserve">one can expect a fairly precise predictions, i.e. one is able to predict isocratic retention factor with an uncertainty of about 20-25%. It might be of practical usefulness for simple problems involving few analytes. </w:t>
      </w:r>
    </w:p>
    <w:p w14:paraId="1A2ABD8A" w14:textId="53D9B1C4" w:rsidR="00F31375" w:rsidRDefault="00F31375" w:rsidP="00F31375">
      <w:r>
        <w:t xml:space="preserve">All model parameters jointly affect analyte retention. To better illustrate this joined effect of parameters, we simulated the retention factors for the typical acidic, basic and neutral analyte with log P of 0, 3 and 6. The results are present in Figure 4. </w:t>
      </w:r>
    </w:p>
    <w:p w14:paraId="5D768302" w14:textId="77777777" w:rsidR="00D64FFF" w:rsidRPr="0046593F" w:rsidRDefault="00D64FFF" w:rsidP="00D64FFF">
      <w:r>
        <w:t>Based on that graph one is able to directly compare column characteristics across a wide range of chromatographic conditions. We also provide various isocratic prediction (with uncertainties) for 6 selected analytes to illustrate the impact of parameters on isocratic retention (Figure S8 and S9).</w:t>
      </w:r>
    </w:p>
    <w:p w14:paraId="61859A1F" w14:textId="6CE264E9" w:rsidR="00D64FFF" w:rsidRPr="0046593F" w:rsidRDefault="00D64FFF" w:rsidP="00D64FFF">
      <w:pPr>
        <w:pStyle w:val="TAMainText"/>
      </w:pPr>
      <w:r>
        <w:t xml:space="preserve">The model can be used in decision making to help identify chromatographic conditions leading to the desired separation. In this work it was illustrated using statistical decision theory. For that purpose we proposed a very simply utility function that favors shorter runs within a separation window between 2 and 40 min and ensure at least 2 min difference in retention of critical pairs of analytes. The utility maps are presented on Figures S10 and S11 and the uncertainty chromatograms for the highest expected utility are shown on Figures 5 and 6 for individual and limited data predictions. Based on individual predictions one can identify chromatographic conditions leading to large expected utilities for all of the analyzed columns. The highest expected utility among the simulated chromatographic conditions was identified for </w:t>
      </w:r>
      <w:r w:rsidRPr="00232FD8">
        <w:t>Xterra</w:t>
      </w:r>
      <w:r>
        <w:t xml:space="preserve"> Phenyl. Nevertheless, the differences in expected utilit</w:t>
      </w:r>
      <w:r>
        <w:t>ies</w:t>
      </w:r>
      <w:r>
        <w:t xml:space="preserve"> are small suggesting that similar separations (with respect to the proposed utility) can be identified also for other columns. Based on utility maps one can also identify the regions of chromatographic conditions leading to similar separations.</w:t>
      </w:r>
    </w:p>
    <w:p w14:paraId="7307F35E" w14:textId="2C5317D3" w:rsidR="00681A67" w:rsidRPr="00AF079C" w:rsidRDefault="00AA671C" w:rsidP="006F1F34">
      <w:pPr>
        <w:pStyle w:val="TAMainText"/>
      </w:pPr>
      <w:r>
        <w:rPr>
          <w:noProof/>
        </w:rPr>
        <w:drawing>
          <wp:inline distT="0" distB="0" distL="0" distR="0" wp14:anchorId="0AC5D0CC" wp14:editId="2D13E006">
            <wp:extent cx="3044825" cy="3803650"/>
            <wp:effectExtent l="0" t="0" r="3175" b="6350"/>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1C1960FF"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w:t>
      </w:r>
      <w:r w:rsidR="00F072DC">
        <w:t>provided</w:t>
      </w:r>
      <w:r w:rsidR="00FE6403" w:rsidRPr="00CF20D2">
        <w:t xml:space="preserve"> to improve </w:t>
      </w:r>
      <w:r w:rsidR="0006411C" w:rsidRPr="00CF20D2">
        <w:t>readability</w:t>
      </w:r>
      <w:r w:rsidR="00FE2A16">
        <w:t>.</w:t>
      </w:r>
    </w:p>
    <w:p w14:paraId="6CB7E477" w14:textId="77777777" w:rsidR="005A42DF" w:rsidRDefault="005A42DF" w:rsidP="005A42DF">
      <w:pPr>
        <w:pStyle w:val="VAFigureCaption"/>
      </w:pPr>
      <w:r>
        <w:rPr>
          <w:noProof/>
        </w:rPr>
        <w:drawing>
          <wp:inline distT="0" distB="0" distL="0" distR="0" wp14:anchorId="408E8825" wp14:editId="3709D7B2">
            <wp:extent cx="3044825" cy="3803650"/>
            <wp:effectExtent l="0" t="0" r="3175" b="635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5C48E28" w14:textId="77777777" w:rsidR="005A42DF" w:rsidRDefault="005A42DF" w:rsidP="005A42DF">
      <w:pPr>
        <w:pStyle w:val="VAFigureCaption"/>
      </w:pPr>
      <w:r w:rsidRPr="00AF079C">
        <w:t xml:space="preserve">Figure </w:t>
      </w:r>
      <w:r>
        <w:t>5</w:t>
      </w:r>
      <w:r w:rsidRPr="00AF079C">
        <w:t xml:space="preserve">. </w:t>
      </w:r>
      <w:r>
        <w:t>The optimal Bayesian-based chromatographic conditions found based on individual data predictions.</w:t>
      </w:r>
    </w:p>
    <w:p w14:paraId="24A3214C" w14:textId="27FDD561" w:rsidR="002933E5" w:rsidRDefault="00DF160F" w:rsidP="002933E5">
      <w:r>
        <w:lastRenderedPageBreak/>
        <w:t>It</w:t>
      </w:r>
      <w:r w:rsidR="00540A9F">
        <w:t xml:space="preserve"> is</w:t>
      </w:r>
      <w:r>
        <w:t xml:space="preserve"> al</w:t>
      </w:r>
      <w:r w:rsidR="00F072DC">
        <w:t>s</w:t>
      </w:r>
      <w:r>
        <w:t>o</w:t>
      </w:r>
      <w:r w:rsidR="00540A9F">
        <w:t xml:space="preserve"> possible to</w:t>
      </w:r>
      <w:r w:rsidR="00BB4B46">
        <w:t xml:space="preserve"> identify optimal conditions based on </w:t>
      </w:r>
      <w:r w:rsidR="00F612B8">
        <w:t xml:space="preserve">the </w:t>
      </w:r>
      <w:r w:rsidR="00BB4B46">
        <w:t xml:space="preserve">limited data (e.g. conditional on </w:t>
      </w:r>
      <w:proofErr w:type="spellStart"/>
      <w:r w:rsidR="00BB4B46">
        <w:t>XBridge</w:t>
      </w:r>
      <w:proofErr w:type="spellEnd"/>
      <w:r w:rsidR="00BB4B46">
        <w:t xml:space="preserve"> Shield RP18 data). This is a situation of </w:t>
      </w:r>
      <w:r w:rsidR="0040368F">
        <w:t>predicting</w:t>
      </w:r>
      <w:r w:rsidR="00BB4B46">
        <w:t xml:space="preserve"> retention on </w:t>
      </w:r>
      <w:r w:rsidR="00EA06CE">
        <w:t>a different</w:t>
      </w:r>
      <w:r w:rsidR="00BB4B46">
        <w:t xml:space="preserve"> column having a fairly good understanding of retention</w:t>
      </w:r>
      <w:r w:rsidR="008D509C">
        <w:t xml:space="preserve"> of analytes</w:t>
      </w:r>
      <w:r w:rsidR="00BB4B46">
        <w:t xml:space="preserve"> </w:t>
      </w:r>
      <w:r w:rsidR="00F612B8">
        <w:t>for</w:t>
      </w:r>
      <w:r w:rsidR="00BB4B46">
        <w:t xml:space="preserve"> one </w:t>
      </w:r>
      <w:r w:rsidR="00540A9F">
        <w:t xml:space="preserve">reference </w:t>
      </w:r>
      <w:r w:rsidR="00BB4B46">
        <w:t xml:space="preserve">column. In </w:t>
      </w:r>
      <w:r w:rsidR="00AE7D14">
        <w:t>ou</w:t>
      </w:r>
      <w:r w:rsidR="008D509C">
        <w:t>r</w:t>
      </w:r>
      <w:r w:rsidR="00BB4B46">
        <w:t xml:space="preserve"> scenario, the uncertainties of the resulting chromatograms are </w:t>
      </w:r>
      <w:r>
        <w:t>fairly small</w:t>
      </w:r>
      <w:r w:rsidR="008D509C">
        <w:t xml:space="preserve"> (standard deviation is in a range of few minutes</w:t>
      </w:r>
      <w:r w:rsidR="0040368F">
        <w:t xml:space="preserve"> for gradient conditions</w:t>
      </w:r>
      <w:r w:rsidR="008D509C">
        <w:t>)</w:t>
      </w:r>
      <w:r w:rsidR="00BB4B46">
        <w:t xml:space="preserve">, </w:t>
      </w:r>
      <w:r>
        <w:t xml:space="preserve">however </w:t>
      </w:r>
      <w:r w:rsidR="00F072DC">
        <w:t>are not</w:t>
      </w:r>
      <w:r>
        <w:t xml:space="preserve"> sufficient to identify the best conditions</w:t>
      </w:r>
      <w:r w:rsidR="00F072DC" w:rsidRPr="00F072DC">
        <w:t xml:space="preserve"> </w:t>
      </w:r>
      <w:r w:rsidR="00F072DC">
        <w:t>with confidence</w:t>
      </w:r>
      <w:r>
        <w:t xml:space="preserve">. </w:t>
      </w:r>
      <w:r w:rsidR="00F072DC">
        <w:t>Clearly some</w:t>
      </w:r>
      <w:r>
        <w:t xml:space="preserve"> </w:t>
      </w:r>
      <w:r w:rsidR="00BB4B46">
        <w:t xml:space="preserve">additional experiments </w:t>
      </w:r>
      <w:r>
        <w:t>are required</w:t>
      </w:r>
      <w:r w:rsidR="00540A9F">
        <w:t xml:space="preserve"> </w:t>
      </w:r>
      <w:r w:rsidR="00BB4B46">
        <w:t>to improve precision.</w:t>
      </w:r>
      <w:r w:rsidR="00A2047A">
        <w:t xml:space="preserve"> </w:t>
      </w:r>
      <w:r w:rsidR="00AE7D14">
        <w:t xml:space="preserve">There are </w:t>
      </w:r>
      <w:r w:rsidR="002933E5">
        <w:t>several</w:t>
      </w:r>
      <w:r w:rsidR="00AE7D14">
        <w:t xml:space="preserve"> options of how to proceed</w:t>
      </w:r>
      <w:r w:rsidR="00EA06CE">
        <w:t xml:space="preserve">. </w:t>
      </w:r>
      <w:r w:rsidR="008D509C">
        <w:t>One</w:t>
      </w:r>
      <w:r w:rsidR="002933E5">
        <w:t xml:space="preserve"> can </w:t>
      </w:r>
      <w:r w:rsidR="00DA4679">
        <w:t xml:space="preserve">try to </w:t>
      </w:r>
      <w:r w:rsidR="002933E5">
        <w:t xml:space="preserve">find the best experimental design ensuring the highest informativeness of a set of additional experiments. Since </w:t>
      </w:r>
      <w:r w:rsidR="00F072DC">
        <w:t>the proposed</w:t>
      </w:r>
      <w:r w:rsidR="002933E5">
        <w:t xml:space="preserve"> model provides a prior</w:t>
      </w:r>
      <w:r w:rsidR="00F072DC">
        <w:t>i</w:t>
      </w:r>
      <w:r w:rsidR="002933E5">
        <w:t xml:space="preserve"> information for subsequent analysis this prior information can be utilized to decrease the number of </w:t>
      </w:r>
      <w:r w:rsidR="009C7896">
        <w:t>future</w:t>
      </w:r>
      <w:r w:rsidR="00EA06CE">
        <w:t xml:space="preserve"> </w:t>
      </w:r>
      <w:r w:rsidR="002933E5">
        <w:t xml:space="preserve">experiments. One can also </w:t>
      </w:r>
      <w:r w:rsidR="00DA4679">
        <w:t>perform experiments</w:t>
      </w:r>
      <w:r w:rsidR="002933E5">
        <w:t xml:space="preserve"> sequentially </w:t>
      </w:r>
      <w:r w:rsidR="00DA4679">
        <w:t>and refine predictions after every experiment.</w:t>
      </w:r>
      <w:r w:rsidR="00DA4679">
        <w:fldChar w:fldCharType="begin"/>
      </w:r>
      <w:r w:rsidR="00444FCA">
        <w:instrText xml:space="preserve"> ADDIN ZOTERO_ITEM CSL_CITATION {"citationID":"OIOvdPTN","properties":{"formattedCitation":"\\super 23\\nosupersub{}","plainCitation":"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444FCA" w:rsidRPr="00444FCA">
        <w:rPr>
          <w:szCs w:val="24"/>
          <w:vertAlign w:val="superscript"/>
        </w:rPr>
        <w:t>23</w:t>
      </w:r>
      <w:r w:rsidR="00DA4679">
        <w:fldChar w:fldCharType="end"/>
      </w:r>
      <w:r w:rsidR="00EA06CE">
        <w:t xml:space="preserve"> </w:t>
      </w:r>
      <w:r w:rsidR="00F612B8">
        <w:t xml:space="preserve">The clear benefit of having the model that quantifies uncertainty is that it allows to identify chromatographic conditions for which the desired separation is </w:t>
      </w:r>
      <w:r w:rsidR="00F072DC">
        <w:t>plausible</w:t>
      </w:r>
      <w:r w:rsidR="00EB2386">
        <w:t xml:space="preserve"> at any state of knowledge about the problem.</w:t>
      </w:r>
      <w:r w:rsidR="00F04625">
        <w:t xml:space="preserve"> It is equivalent of having access to some preliminary data.</w:t>
      </w:r>
    </w:p>
    <w:p w14:paraId="639CC1E1" w14:textId="77777777" w:rsidR="00F04625" w:rsidRPr="00AF079C" w:rsidRDefault="00F04625" w:rsidP="00F04625">
      <w:pPr>
        <w:pStyle w:val="TAMainText"/>
      </w:pPr>
      <w:r>
        <w:rPr>
          <w:noProof/>
        </w:rPr>
        <w:drawing>
          <wp:inline distT="0" distB="0" distL="0" distR="0" wp14:anchorId="550FEAD5" wp14:editId="5EB0CE1C">
            <wp:extent cx="3044825" cy="3803650"/>
            <wp:effectExtent l="0" t="0" r="3175"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0FC6B4BA" w14:textId="77777777" w:rsidR="00F04625" w:rsidRDefault="00F04625" w:rsidP="00F04625">
      <w:pPr>
        <w:pStyle w:val="VAFigureCaption"/>
      </w:pPr>
      <w:r>
        <w:t>F</w:t>
      </w:r>
      <w:r w:rsidRPr="00AF079C">
        <w:t xml:space="preserve">igure </w:t>
      </w:r>
      <w:r>
        <w:t>6</w:t>
      </w:r>
      <w:r w:rsidRPr="00AF079C">
        <w:t xml:space="preserve">. </w:t>
      </w:r>
      <w:r>
        <w:t>The optimal Bayesian-based chromatographic conditions found based on limited data predictions.</w:t>
      </w:r>
    </w:p>
    <w:p w14:paraId="5D44A97C" w14:textId="0A7F0BAC" w:rsidR="005A42DF" w:rsidRDefault="00DA4679" w:rsidP="00DA4679">
      <w:r>
        <w:t>The proposed model is complex</w:t>
      </w:r>
      <w:r w:rsidR="00EE7031">
        <w:t>, but there are still</w:t>
      </w:r>
      <w:r w:rsidR="00BA4D18">
        <w:t xml:space="preserve"> several </w:t>
      </w:r>
      <w:r w:rsidR="00AA671C">
        <w:t>improvements</w:t>
      </w:r>
      <w:r>
        <w:t xml:space="preserve"> </w:t>
      </w:r>
      <w:r w:rsidR="00BA4D18">
        <w:t xml:space="preserve">that can be </w:t>
      </w:r>
      <w:r w:rsidR="00AA671C">
        <w:t>considered</w:t>
      </w:r>
      <w:r>
        <w:t xml:space="preserve"> (e.g. temperature effects for the effects of dissociation </w:t>
      </w:r>
      <w:r w:rsidR="00BA4D18">
        <w:t>and</w:t>
      </w:r>
      <w:r>
        <w:t xml:space="preserve"> </w:t>
      </w:r>
      <w:proofErr w:type="spellStart"/>
      <w:r w:rsidRPr="00441F83">
        <w:rPr>
          <w:i/>
          <w:iCs/>
        </w:rPr>
        <w:t>pK</w:t>
      </w:r>
      <w:r w:rsidRPr="00441F83">
        <w:rPr>
          <w:i/>
          <w:iCs/>
          <w:vertAlign w:val="subscript"/>
        </w:rPr>
        <w:t>a</w:t>
      </w:r>
      <w:proofErr w:type="spellEnd"/>
      <w:r>
        <w:t xml:space="preserve">, BAV for </w:t>
      </w:r>
      <w:r w:rsidRPr="00D64FFF">
        <w:rPr>
          <w:i/>
          <w:iCs/>
        </w:rPr>
        <w:t>S2</w:t>
      </w:r>
      <w:r>
        <w:t xml:space="preserve"> and </w:t>
      </w:r>
      <w:proofErr w:type="spellStart"/>
      <w:r w:rsidRPr="00D64FFF">
        <w:rPr>
          <w:i/>
          <w:iCs/>
        </w:rPr>
        <w:t>apH</w:t>
      </w:r>
      <w:proofErr w:type="spellEnd"/>
      <w:r>
        <w:t>, etc.). Specifically, the S2 parameter</w:t>
      </w:r>
      <w:r w:rsidR="00A86333">
        <w:t>s</w:t>
      </w:r>
      <w:r>
        <w:t xml:space="preserve"> was assumed similar across columns. This is a strong assumptions, but justified by the fact that any small change of S2 can be equally well accounted for by changes in S1. We also encountered several technical difficulties during the model building process that required simplifications to run the MCMC without </w:t>
      </w:r>
      <w:r w:rsidR="006A78F8">
        <w:t>any convergence issues</w:t>
      </w:r>
      <w:r>
        <w:t>, e.g. excluding analytes with more than 2 dissociations steps</w:t>
      </w:r>
      <w:r w:rsidR="00B929F4">
        <w:t xml:space="preserve"> and analytes which were </w:t>
      </w:r>
      <w:r w:rsidR="00F442E9">
        <w:t>in</w:t>
      </w:r>
      <w:r w:rsidR="00B929F4">
        <w:t>correctly identified (</w:t>
      </w:r>
      <w:r w:rsidR="00F04625">
        <w:t>with</w:t>
      </w:r>
      <w:r w:rsidR="00B929F4">
        <w:t xml:space="preserve"> </w:t>
      </w:r>
      <w:r w:rsidR="006A78F8">
        <w:t xml:space="preserve">a </w:t>
      </w:r>
      <w:r w:rsidR="00B929F4">
        <w:t xml:space="preserve">mismatch between observed </w:t>
      </w:r>
      <w:r w:rsidR="00F04625">
        <w:t>and ACD-</w:t>
      </w:r>
      <w:r w:rsidR="00F04625">
        <w:t xml:space="preserve">predicted </w:t>
      </w:r>
      <w:r w:rsidR="00B929F4">
        <w:t>pH-profile)</w:t>
      </w:r>
      <w:r>
        <w:t>.</w:t>
      </w:r>
      <w:r w:rsidR="00AA671C">
        <w:t xml:space="preserve"> </w:t>
      </w:r>
      <w:r w:rsidR="000849C3">
        <w:t>In the present model t</w:t>
      </w:r>
      <w:r>
        <w:t>he column effect</w:t>
      </w:r>
      <w:r w:rsidR="009C7896">
        <w:t>s</w:t>
      </w:r>
      <w:r>
        <w:t xml:space="preserve"> were incorporated as fixed effects. It is also possible to include </w:t>
      </w:r>
      <w:r w:rsidR="008D509C">
        <w:t>th</w:t>
      </w:r>
      <w:r w:rsidR="00F31375">
        <w:t>em</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r w:rsidR="00AA671C">
        <w:t xml:space="preserve">In this work we decided to use log P as </w:t>
      </w:r>
      <w:r w:rsidR="00F442E9">
        <w:t>the</w:t>
      </w:r>
      <w:r w:rsidR="00AA671C">
        <w:t xml:space="preserve"> only predictor relating molecular structure </w:t>
      </w:r>
      <w:r w:rsidR="00F442E9">
        <w:t>to</w:t>
      </w:r>
      <w:r w:rsidR="00AA671C">
        <w:t xml:space="preserve"> chromatographic parameters. In principle various functional groups can be added that would allow to assess the impact of molecular structure on retention in a more nuanced fashion</w:t>
      </w:r>
      <w:r w:rsidR="00F442E9">
        <w:fldChar w:fldCharType="begin"/>
      </w:r>
      <w:r w:rsidR="00444FCA">
        <w:instrText xml:space="preserve"> ADDIN ZOTERO_ITEM CSL_CITATION {"citationID":"o5T6lGr3","properties":{"formattedCitation":"\\super 9\\nosupersub{}","plainCitation":"9","noteIndex":0},"citationItems":[{"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schema":"https://github.com/citation-style-language/schema/raw/master/csl-citation.json"} </w:instrText>
      </w:r>
      <w:r w:rsidR="00F442E9">
        <w:fldChar w:fldCharType="separate"/>
      </w:r>
      <w:r w:rsidR="00444FCA" w:rsidRPr="00444FCA">
        <w:rPr>
          <w:szCs w:val="24"/>
          <w:vertAlign w:val="superscript"/>
        </w:rPr>
        <w:t>9</w:t>
      </w:r>
      <w:r w:rsidR="00F442E9">
        <w:fldChar w:fldCharType="end"/>
      </w:r>
      <w:r w:rsidR="00F442E9">
        <w:t xml:space="preserve">. It would lead to </w:t>
      </w:r>
      <w:r w:rsidR="00AA671C">
        <w:t>a more detailed characterization of column properties</w:t>
      </w:r>
      <w:r w:rsidR="00F442E9">
        <w:t xml:space="preserve">. </w:t>
      </w:r>
      <w:r w:rsidR="00F04625">
        <w:t xml:space="preserve">It is possible with current dataset but would by more accurate </w:t>
      </w:r>
      <w:r w:rsidR="00F442E9">
        <w:t xml:space="preserve">with </w:t>
      </w:r>
      <w:r w:rsidR="00F04625">
        <w:t xml:space="preserve">data comprising </w:t>
      </w:r>
      <w:r w:rsidR="00F442E9">
        <w:t>larger number of structurally diverse analytes.</w:t>
      </w:r>
    </w:p>
    <w:p w14:paraId="4FE42747" w14:textId="312F2437" w:rsidR="00DA4679" w:rsidRDefault="003C250B" w:rsidP="00DA4679">
      <w:r>
        <w:t>Our</w:t>
      </w:r>
      <w:r w:rsidR="00DA4679">
        <w:t xml:space="preserve"> results </w:t>
      </w:r>
      <w:r>
        <w:t>confirm</w:t>
      </w:r>
      <w:r w:rsidR="00DA4679">
        <w:t xml:space="preserve"> that it is </w:t>
      </w:r>
      <w:r w:rsidR="000849C3">
        <w:t>difficult</w:t>
      </w:r>
      <w:r w:rsidR="00DA4679">
        <w:t xml:space="preserve"> to predict analyte retention precisely without a set of preliminary chromatographic measurements. </w:t>
      </w:r>
      <w:r w:rsidR="00705E3A">
        <w:t>Thus, any ranking of columns in terms of their usefulness in obtaining a desired separation in a situation of  knowing only analyte structure is very uncertain (one has to use population predictions). To have practically useful results one needs to perform few measurements using at least one stationary phase. But e</w:t>
      </w:r>
      <w:r w:rsidR="00DA4679">
        <w:t>ven</w:t>
      </w:r>
      <w:r w:rsidR="004B1070">
        <w:t>,</w:t>
      </w:r>
      <w:r w:rsidR="00DA4679">
        <w:t xml:space="preserve"> having access to the extensive data collected for one column, the </w:t>
      </w:r>
      <w:r w:rsidR="004B1070">
        <w:t>isocratic r</w:t>
      </w:r>
      <w:r w:rsidR="00DA4679">
        <w:t xml:space="preserve">etention </w:t>
      </w:r>
      <w:r>
        <w:t>factor</w:t>
      </w:r>
      <w:r w:rsidR="00DA4679">
        <w:t xml:space="preserve"> can be predicted with ~25% precisions for the most optimistic scenario of a neutral compound. It might by sufficient for some </w:t>
      </w:r>
      <w:r>
        <w:t>simple problems encountered in practice</w:t>
      </w:r>
      <w:r w:rsidR="008D509C">
        <w:t xml:space="preserve">, but is not sufficient for </w:t>
      </w:r>
      <w:r w:rsidR="004B1070">
        <w:t xml:space="preserve">more complex </w:t>
      </w:r>
      <w:r w:rsidR="008D509C">
        <w:t xml:space="preserve">problems involving </w:t>
      </w:r>
      <w:r w:rsidR="004B1070">
        <w:t xml:space="preserve">several </w:t>
      </w:r>
      <w:r w:rsidR="008D509C">
        <w:t>analytes of different acidi</w:t>
      </w:r>
      <w:r w:rsidR="00871273">
        <w:t>c</w:t>
      </w:r>
      <w:r w:rsidR="008D509C">
        <w:t>/basic characteristics</w:t>
      </w:r>
      <w:r w:rsidR="00871273">
        <w:t>.</w:t>
      </w:r>
      <w:r w:rsidR="00A86333" w:rsidRPr="00A86333">
        <w:t xml:space="preserve"> </w:t>
      </w:r>
      <w:r w:rsidR="000F6AF6">
        <w:t xml:space="preserve">We show </w:t>
      </w:r>
      <w:r w:rsidR="00D64FFF">
        <w:t>this</w:t>
      </w:r>
      <w:r w:rsidR="000F6AF6">
        <w:t xml:space="preserve"> using a fairly difficult problem of finding the optimal separation for 6 diverse analytes</w:t>
      </w:r>
      <w:r w:rsidR="00FE52A1">
        <w:t xml:space="preserve">. The proposed utility function can be more complex. i.e. can be based on the cost of performing particular chromatographic experiment, or can favor the most similar/the most orthogonal separations with respect to the any reference separation. It would allow to answer more tailored questions. </w:t>
      </w:r>
    </w:p>
    <w:p w14:paraId="58C79A3C" w14:textId="10174165" w:rsidR="00EB2278" w:rsidRDefault="000B3CFA" w:rsidP="00DA4679">
      <w:r>
        <w:t xml:space="preserve">It is </w:t>
      </w:r>
      <w:r w:rsidR="009C7896">
        <w:t xml:space="preserve">hard to propose </w:t>
      </w:r>
      <w:r>
        <w:t xml:space="preserve">a single number that characterize various interactions occurring in the chromatographic system and </w:t>
      </w:r>
      <w:r w:rsidR="00AE6D59">
        <w:t xml:space="preserve">uniquely </w:t>
      </w:r>
      <w:r>
        <w:t xml:space="preserve">characterizes </w:t>
      </w:r>
      <w:r w:rsidR="00AE6D59">
        <w:t>stationary phase properties</w:t>
      </w:r>
      <w:r>
        <w:t xml:space="preserve">. In our opinion it is more valuable to provide a model quantitating the variability and uncertainty of relevant chromatographic parameters, that is sufficiently complex to generalize to other chromatographic conditions, analytes and stationary phases. Such model might be built once for a particular stationary phase and used by others to solve their specific problem. </w:t>
      </w:r>
      <w:r w:rsidR="00AE6D59">
        <w:t xml:space="preserve">Since </w:t>
      </w:r>
      <w:r w:rsidR="00705E3A">
        <w:t>the proposed approach</w:t>
      </w:r>
      <w:r w:rsidR="00EB2278">
        <w:t xml:space="preserve"> is very general</w:t>
      </w:r>
      <w:r w:rsidR="00FE52A1">
        <w:t>,</w:t>
      </w:r>
      <w:r w:rsidR="00EB2278">
        <w:t xml:space="preserve"> </w:t>
      </w:r>
      <w:r w:rsidR="00B85E96">
        <w:t>such an approach can</w:t>
      </w:r>
      <w:r w:rsidR="00EB2278">
        <w:t xml:space="preserve"> also serve to </w:t>
      </w:r>
      <w:r w:rsidR="00DF7C92">
        <w:t>determine</w:t>
      </w:r>
      <w:r w:rsidR="00EB2278">
        <w:t xml:space="preserve"> all the currently used metrics if one </w:t>
      </w:r>
      <w:r w:rsidR="00DF7C92">
        <w:t xml:space="preserve">include the same </w:t>
      </w:r>
      <w:r w:rsidR="00EB2278">
        <w:t>analytes and perform the</w:t>
      </w:r>
      <w:r w:rsidR="00DF7C92">
        <w:t xml:space="preserve"> analysis under </w:t>
      </w:r>
      <w:r w:rsidR="00F4780B">
        <w:t>the</w:t>
      </w:r>
      <w:r w:rsidR="00EB2278">
        <w:t xml:space="preserve"> same chromatographic conditions</w:t>
      </w:r>
      <w:r w:rsidR="00DF7C92">
        <w:t xml:space="preserve"> as used by a particular method.</w:t>
      </w:r>
    </w:p>
    <w:p w14:paraId="4132F16F" w14:textId="77777777" w:rsidR="00681A67" w:rsidRPr="008B3F31" w:rsidRDefault="00681A67" w:rsidP="006F1F34">
      <w:pPr>
        <w:pStyle w:val="Nagwek1"/>
      </w:pPr>
      <w:r w:rsidRPr="008B3F31">
        <w:t>CONCLUSIONS</w:t>
      </w:r>
    </w:p>
    <w:p w14:paraId="5A64FEE6" w14:textId="11A7E8C9" w:rsidR="00681A67" w:rsidRPr="004A457B" w:rsidRDefault="00681A67" w:rsidP="006F1F34">
      <w:pPr>
        <w:pStyle w:val="TAMainText"/>
      </w:pPr>
      <w:r w:rsidRPr="004A457B">
        <w:t xml:space="preserve">This </w:t>
      </w:r>
      <w:r w:rsidR="00F4780B">
        <w:t xml:space="preserve">pilot </w:t>
      </w:r>
      <w:r w:rsidRPr="004A457B">
        <w:t>work demonstrate</w:t>
      </w:r>
      <w:r w:rsidR="004C3D84">
        <w:t>s</w:t>
      </w:r>
      <w:r w:rsidRPr="004A457B">
        <w:t xml:space="preserve"> the application of a Bayesian multilevel model to compare </w:t>
      </w:r>
      <w:r w:rsidR="00F31375">
        <w:t>fi</w:t>
      </w:r>
      <w:r w:rsidR="006A78F8">
        <w:t>v</w:t>
      </w:r>
      <w:r w:rsidR="00F31375">
        <w:t>e</w:t>
      </w:r>
      <w:r w:rsidRPr="004A457B">
        <w:t xml:space="preserve"> stationary phases using large datasets </w:t>
      </w:r>
      <w:r w:rsidR="00F31375">
        <w:t xml:space="preserve">of retention times </w:t>
      </w:r>
      <w:r w:rsidRPr="004A457B">
        <w:t xml:space="preserve">collected for a wide range of </w:t>
      </w:r>
      <w:r w:rsidR="00F31375">
        <w:t xml:space="preserve">gradient </w:t>
      </w:r>
      <w:r w:rsidRPr="004A457B">
        <w:t>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w:t>
      </w:r>
      <w:r w:rsidR="00436A61">
        <w:t>es</w:t>
      </w:r>
      <w:r w:rsidR="00DA4679">
        <w:t xml:space="preserve">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w:t>
      </w:r>
      <w:r w:rsidR="00436A61">
        <w:t xml:space="preserve">the </w:t>
      </w:r>
      <w:r w:rsidR="00DA4679">
        <w:t>estimated parameters can be used to solve various decision problems. The proposed method provides a tool allowing for a very comprehensive assessment of stationary phase properties</w:t>
      </w:r>
      <w:r w:rsidR="00A86333">
        <w:t xml:space="preserve"> </w:t>
      </w:r>
      <w:r w:rsidR="00436A61">
        <w:t>that</w:t>
      </w:r>
      <w:r w:rsidR="00A86333">
        <w:t xml:space="preserve"> seems to be an interesting alternative to existing method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lastRenderedPageBreak/>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Individual 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3FCF1C41" w:rsidR="00681A67" w:rsidRPr="0045566C" w:rsidRDefault="00681A67" w:rsidP="006F1F34">
      <w:pPr>
        <w:pStyle w:val="StyleFACorrespondingAuthorFootnote7pt"/>
        <w:rPr>
          <w:rStyle w:val="FAAuthorInfoSubtitleChar"/>
          <w:color w:val="auto"/>
        </w:rPr>
      </w:pPr>
      <w:r w:rsidRPr="0045566C">
        <w:rPr>
          <w:color w:val="auto"/>
        </w:rPr>
        <w:t xml:space="preserve">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w:t>
      </w:r>
      <w:r w:rsidR="00682F64">
        <w:rPr>
          <w:color w:val="auto"/>
        </w:rPr>
        <w:t xml:space="preserve"> </w:t>
      </w:r>
      <w:r w:rsidRPr="0045566C">
        <w:rPr>
          <w:color w:val="auto"/>
        </w:rPr>
        <w:t>conceived of the presented idea, designed the study and</w:t>
      </w:r>
      <w:r w:rsidR="00682F64">
        <w:rPr>
          <w:color w:val="auto"/>
        </w:rPr>
        <w:t xml:space="preserve"> </w:t>
      </w:r>
      <w:r w:rsidRPr="0045566C">
        <w:rPr>
          <w:color w:val="auto"/>
        </w:rPr>
        <w:t>supervised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106BD84A" w:rsidR="00681A67"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2777C2BB" w14:textId="402B8F50" w:rsidR="000531F1" w:rsidRPr="002B34F1" w:rsidRDefault="000531F1" w:rsidP="000531F1">
      <w:pPr>
        <w:pStyle w:val="Nagwek1"/>
      </w:pPr>
      <w:r>
        <w:t>ACKNOWLEDGEMENT</w:t>
      </w:r>
    </w:p>
    <w:p w14:paraId="38764F95" w14:textId="5B720226" w:rsidR="000531F1" w:rsidRPr="002B34F1" w:rsidRDefault="009C7896" w:rsidP="000531F1">
      <w:pPr>
        <w:pStyle w:val="TAMainText"/>
      </w:pPr>
      <w:r>
        <w:t xml:space="preserve">We </w:t>
      </w:r>
      <w:r w:rsidR="004B7BF9" w:rsidRPr="004B7BF9">
        <w:t xml:space="preserve">wish to acknowledge the help provided by </w:t>
      </w:r>
      <w:proofErr w:type="spellStart"/>
      <w:r w:rsidR="004B7BF9" w:rsidRPr="004B7BF9">
        <w:t>Łukasz</w:t>
      </w:r>
      <w:proofErr w:type="spellEnd"/>
      <w:r w:rsidR="004B7BF9" w:rsidRPr="004B7BF9">
        <w:t xml:space="preserve"> </w:t>
      </w:r>
      <w:proofErr w:type="spellStart"/>
      <w:r w:rsidR="004B7BF9" w:rsidRPr="004B7BF9">
        <w:t>Kubik</w:t>
      </w:r>
      <w:proofErr w:type="spellEnd"/>
      <w:r w:rsidR="004B7BF9" w:rsidRPr="004B7BF9">
        <w:t xml:space="preserve">, Julia </w:t>
      </w:r>
      <w:proofErr w:type="spellStart"/>
      <w:r w:rsidR="004B7BF9" w:rsidRPr="004B7BF9">
        <w:t>Jacyna</w:t>
      </w:r>
      <w:proofErr w:type="spellEnd"/>
      <w:r w:rsidR="004B7BF9" w:rsidRPr="004B7BF9">
        <w:t xml:space="preserve">, </w:t>
      </w:r>
      <w:proofErr w:type="spellStart"/>
      <w:r w:rsidR="004B7BF9" w:rsidRPr="004B7BF9">
        <w:t>Wiktoria</w:t>
      </w:r>
      <w:proofErr w:type="spellEnd"/>
      <w:r w:rsidR="004B7BF9" w:rsidRPr="004B7BF9">
        <w:t xml:space="preserve"> Struck-</w:t>
      </w:r>
      <w:proofErr w:type="spellStart"/>
      <w:r w:rsidR="004B7BF9" w:rsidRPr="004B7BF9">
        <w:t>Lewicka</w:t>
      </w:r>
      <w:proofErr w:type="spellEnd"/>
      <w:r w:rsidR="004B7BF9" w:rsidRPr="004B7BF9">
        <w:t xml:space="preserve">, </w:t>
      </w:r>
      <w:proofErr w:type="spellStart"/>
      <w:r w:rsidR="004B7BF9" w:rsidRPr="004B7BF9">
        <w:t>Michał</w:t>
      </w:r>
      <w:proofErr w:type="spellEnd"/>
      <w:r w:rsidR="004B7BF9" w:rsidRPr="004B7BF9">
        <w:t xml:space="preserve"> J. </w:t>
      </w:r>
      <w:proofErr w:type="spellStart"/>
      <w:r w:rsidR="004B7BF9" w:rsidRPr="004B7BF9">
        <w:t>Markuszewski</w:t>
      </w:r>
      <w:proofErr w:type="spellEnd"/>
      <w:r w:rsidR="004B7BF9" w:rsidRPr="004B7BF9">
        <w:t xml:space="preserve"> </w:t>
      </w:r>
      <w:r w:rsidR="004B7BF9">
        <w:t xml:space="preserve"> </w:t>
      </w:r>
      <w:r w:rsidR="000531F1">
        <w:t xml:space="preserve">in </w:t>
      </w:r>
      <w:r w:rsidR="000531F1" w:rsidRPr="0045566C">
        <w:t>collect</w:t>
      </w:r>
      <w:r w:rsidR="000531F1">
        <w:t>ing the</w:t>
      </w:r>
      <w:r w:rsidR="004B7BF9">
        <w:t xml:space="preserve"> experimental</w:t>
      </w:r>
      <w:r w:rsidR="000531F1">
        <w:t xml:space="preserve"> data</w:t>
      </w:r>
      <w:r w:rsidR="0063114F">
        <w:t>.</w:t>
      </w:r>
    </w:p>
    <w:p w14:paraId="33B698B3" w14:textId="77777777" w:rsidR="00681A67" w:rsidRPr="00715825" w:rsidRDefault="00681A67" w:rsidP="006F1F34">
      <w:pPr>
        <w:pStyle w:val="Nagwek1"/>
      </w:pPr>
      <w:r w:rsidRPr="00715825">
        <w:t>REFERENCES</w:t>
      </w:r>
    </w:p>
    <w:p w14:paraId="136EC4B0" w14:textId="77777777" w:rsidR="00444FCA" w:rsidRPr="00444FCA" w:rsidRDefault="00681A67" w:rsidP="00444FC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444FCA" w:rsidRPr="00444FCA">
        <w:t>(1)</w:t>
      </w:r>
      <w:r w:rsidR="00444FCA" w:rsidRPr="00444FCA">
        <w:tab/>
        <w:t xml:space="preserve">Žuvela, P.; Skoczylas, M.; Jay Liu, J.; Ba̧czek, T.; Kaliszan, R.; Wong, M. W.; Buszewski, B. Column Characterization and Selection Systems in Reversed-Phase High-Performance Liquid Chromatography. </w:t>
      </w:r>
      <w:r w:rsidR="00444FCA" w:rsidRPr="00444FCA">
        <w:rPr>
          <w:i/>
          <w:iCs/>
        </w:rPr>
        <w:t>Chem. Rev.</w:t>
      </w:r>
      <w:r w:rsidR="00444FCA" w:rsidRPr="00444FCA">
        <w:t xml:space="preserve"> </w:t>
      </w:r>
      <w:r w:rsidR="00444FCA" w:rsidRPr="00444FCA">
        <w:rPr>
          <w:b/>
          <w:bCs/>
        </w:rPr>
        <w:t>2019</w:t>
      </w:r>
      <w:r w:rsidR="00444FCA" w:rsidRPr="00444FCA">
        <w:t xml:space="preserve">, </w:t>
      </w:r>
      <w:r w:rsidR="00444FCA" w:rsidRPr="00444FCA">
        <w:rPr>
          <w:i/>
          <w:iCs/>
        </w:rPr>
        <w:t>119</w:t>
      </w:r>
      <w:r w:rsidR="00444FCA" w:rsidRPr="00444FCA">
        <w:t xml:space="preserve"> (6), 3674–3729. https://doi.org/10.1021/acs.chemrev.8b00246.</w:t>
      </w:r>
    </w:p>
    <w:p w14:paraId="1B7C5547" w14:textId="77777777" w:rsidR="00444FCA" w:rsidRPr="00444FCA" w:rsidRDefault="00444FCA" w:rsidP="00444FCA">
      <w:pPr>
        <w:pStyle w:val="Bibliografia"/>
      </w:pPr>
      <w:r w:rsidRPr="00444FCA">
        <w:t>(2)</w:t>
      </w:r>
      <w:r w:rsidRPr="00444FCA">
        <w:tab/>
        <w:t xml:space="preserve">Visky, D. 4 Column Characterization and Selection. In </w:t>
      </w:r>
      <w:r w:rsidRPr="00444FCA">
        <w:rPr>
          <w:i/>
          <w:iCs/>
        </w:rPr>
        <w:t>HPLC Method Development for Pharmaceuticals</w:t>
      </w:r>
      <w:r w:rsidRPr="00444FCA">
        <w:t>; Ahuja, S., Rasmussen, H., Eds.; Separation Science and Technology; Academic Press, 2007; Vol. 8, pp 85–109. https://doi.org/10.1016/S0149-6395(07)80010-9.</w:t>
      </w:r>
    </w:p>
    <w:p w14:paraId="0BE04742" w14:textId="77777777" w:rsidR="00444FCA" w:rsidRPr="00444FCA" w:rsidRDefault="00444FCA" w:rsidP="00444FCA">
      <w:pPr>
        <w:pStyle w:val="Bibliografia"/>
      </w:pPr>
      <w:r w:rsidRPr="00444FCA">
        <w:t>(3)</w:t>
      </w:r>
      <w:r w:rsidRPr="00444FCA">
        <w:tab/>
        <w:t xml:space="preserve">Andrić, F.; Héberger, K. How to Compare Separation Selectivity of High-Performance Liquid Chromatographic Columns Properly? </w:t>
      </w:r>
      <w:r w:rsidRPr="00444FCA">
        <w:rPr>
          <w:i/>
          <w:iCs/>
        </w:rPr>
        <w:t>Journal of Chromatography A</w:t>
      </w:r>
      <w:r w:rsidRPr="00444FCA">
        <w:t xml:space="preserve"> </w:t>
      </w:r>
      <w:r w:rsidRPr="00444FCA">
        <w:rPr>
          <w:b/>
          <w:bCs/>
        </w:rPr>
        <w:t>2017</w:t>
      </w:r>
      <w:r w:rsidRPr="00444FCA">
        <w:t xml:space="preserve">, </w:t>
      </w:r>
      <w:r w:rsidRPr="00444FCA">
        <w:rPr>
          <w:i/>
          <w:iCs/>
        </w:rPr>
        <w:t>1488</w:t>
      </w:r>
      <w:r w:rsidRPr="00444FCA">
        <w:t>, 45–56. https://doi.org/10.1016/j.chroma.2017.01.066.</w:t>
      </w:r>
    </w:p>
    <w:p w14:paraId="361A66E0" w14:textId="77777777" w:rsidR="00444FCA" w:rsidRPr="00444FCA" w:rsidRDefault="00444FCA" w:rsidP="00444FCA">
      <w:pPr>
        <w:pStyle w:val="Bibliografia"/>
      </w:pPr>
      <w:r w:rsidRPr="00444FCA">
        <w:t>(4)</w:t>
      </w:r>
      <w:r w:rsidRPr="00444FCA">
        <w:tab/>
        <w:t xml:space="preserve">Lesellier, E.; West, C. Description and Comparison of Chromatographic Tests and Chemometric Methods for Packed Column Classification. </w:t>
      </w:r>
      <w:r w:rsidRPr="00444FCA">
        <w:rPr>
          <w:i/>
          <w:iCs/>
        </w:rPr>
        <w:t>Journal of Chromatography A</w:t>
      </w:r>
      <w:r w:rsidRPr="00444FCA">
        <w:t xml:space="preserve"> </w:t>
      </w:r>
      <w:r w:rsidRPr="00444FCA">
        <w:rPr>
          <w:b/>
          <w:bCs/>
        </w:rPr>
        <w:t>2007</w:t>
      </w:r>
      <w:r w:rsidRPr="00444FCA">
        <w:t xml:space="preserve">, </w:t>
      </w:r>
      <w:r w:rsidRPr="00444FCA">
        <w:rPr>
          <w:i/>
          <w:iCs/>
        </w:rPr>
        <w:t>1158</w:t>
      </w:r>
      <w:r w:rsidRPr="00444FCA">
        <w:t xml:space="preserve"> (1), 329–360. https://doi.org/10.1016/j.chroma.2007.03.122.</w:t>
      </w:r>
    </w:p>
    <w:p w14:paraId="2DE9662F" w14:textId="77777777" w:rsidR="00444FCA" w:rsidRPr="00444FCA" w:rsidRDefault="00444FCA" w:rsidP="00444FCA">
      <w:pPr>
        <w:pStyle w:val="Bibliografia"/>
      </w:pPr>
      <w:r w:rsidRPr="00444FCA">
        <w:t>(5)</w:t>
      </w:r>
      <w:r w:rsidRPr="00444FCA">
        <w:tab/>
        <w:t xml:space="preserve">Gritti, F.; Guiochon, G. Adsorption Mechanism in RPLC. Effect of the Nature of the Organic Modifier. </w:t>
      </w:r>
      <w:r w:rsidRPr="00444FCA">
        <w:rPr>
          <w:i/>
          <w:iCs/>
        </w:rPr>
        <w:t>Anal Chem</w:t>
      </w:r>
      <w:r w:rsidRPr="00444FCA">
        <w:t xml:space="preserve"> </w:t>
      </w:r>
      <w:r w:rsidRPr="00444FCA">
        <w:rPr>
          <w:b/>
          <w:bCs/>
        </w:rPr>
        <w:t>2005</w:t>
      </w:r>
      <w:r w:rsidRPr="00444FCA">
        <w:t xml:space="preserve">, </w:t>
      </w:r>
      <w:r w:rsidRPr="00444FCA">
        <w:rPr>
          <w:i/>
          <w:iCs/>
        </w:rPr>
        <w:t>77</w:t>
      </w:r>
      <w:r w:rsidRPr="00444FCA">
        <w:t xml:space="preserve"> (13), 4257–4272. https://doi.org/10.1021/ac0580058.</w:t>
      </w:r>
    </w:p>
    <w:p w14:paraId="6E01E580" w14:textId="77777777" w:rsidR="00444FCA" w:rsidRPr="00444FCA" w:rsidRDefault="00444FCA" w:rsidP="00444FCA">
      <w:pPr>
        <w:pStyle w:val="Bibliografia"/>
      </w:pPr>
      <w:r w:rsidRPr="00444FCA">
        <w:t>(6)</w:t>
      </w:r>
      <w:r w:rsidRPr="00444FCA">
        <w:tab/>
        <w:t xml:space="preserve">Gritti, F. Perspective on the Future Approaches to Predict Retention in Liquid Chromatography. </w:t>
      </w:r>
      <w:r w:rsidRPr="00444FCA">
        <w:rPr>
          <w:i/>
          <w:iCs/>
        </w:rPr>
        <w:t>Anal. Chem.</w:t>
      </w:r>
      <w:r w:rsidRPr="00444FCA">
        <w:t xml:space="preserve"> </w:t>
      </w:r>
      <w:r w:rsidRPr="00444FCA">
        <w:rPr>
          <w:b/>
          <w:bCs/>
        </w:rPr>
        <w:t>2021</w:t>
      </w:r>
      <w:r w:rsidRPr="00444FCA">
        <w:t xml:space="preserve">, </w:t>
      </w:r>
      <w:r w:rsidRPr="00444FCA">
        <w:rPr>
          <w:i/>
          <w:iCs/>
        </w:rPr>
        <w:t>93</w:t>
      </w:r>
      <w:r w:rsidRPr="00444FCA">
        <w:t xml:space="preserve"> (14), 5653–5664. https://doi.org/10.1021/acs.analchem.0c05078.</w:t>
      </w:r>
    </w:p>
    <w:p w14:paraId="59CE43D4" w14:textId="77777777" w:rsidR="00444FCA" w:rsidRPr="00444FCA" w:rsidRDefault="00444FCA" w:rsidP="00444FCA">
      <w:pPr>
        <w:pStyle w:val="Bibliografia"/>
      </w:pPr>
      <w:r w:rsidRPr="00444FCA">
        <w:t>(7)</w:t>
      </w:r>
      <w:r w:rsidRPr="00444FCA">
        <w:tab/>
        <w:t xml:space="preserve">Kamedulska, A.; Kubik, Ł.; Jacyna, J.; Struck-Lewicka, W.; Markuszewski, M. J.; Wiczling, P. Toward the General Mechanistic Model of Liquid Chromatographic Retention. </w:t>
      </w:r>
      <w:r w:rsidRPr="00444FCA">
        <w:rPr>
          <w:i/>
          <w:iCs/>
        </w:rPr>
        <w:t>Anal. Chem.</w:t>
      </w:r>
      <w:r w:rsidRPr="00444FCA">
        <w:t xml:space="preserve"> </w:t>
      </w:r>
      <w:r w:rsidRPr="00444FCA">
        <w:rPr>
          <w:b/>
          <w:bCs/>
        </w:rPr>
        <w:t>2022</w:t>
      </w:r>
      <w:r w:rsidRPr="00444FCA">
        <w:t xml:space="preserve">, </w:t>
      </w:r>
      <w:r w:rsidRPr="00444FCA">
        <w:rPr>
          <w:i/>
          <w:iCs/>
        </w:rPr>
        <w:t>94</w:t>
      </w:r>
      <w:r w:rsidRPr="00444FCA">
        <w:t xml:space="preserve"> (31), 11070–11080. https://doi.org/10.1021/acs.analchem.2c02034.</w:t>
      </w:r>
    </w:p>
    <w:p w14:paraId="590CFE3F" w14:textId="77777777" w:rsidR="00444FCA" w:rsidRPr="00444FCA" w:rsidRDefault="00444FCA" w:rsidP="00444FCA">
      <w:pPr>
        <w:pStyle w:val="Bibliografia"/>
      </w:pPr>
      <w:r w:rsidRPr="00444FCA">
        <w:t>(8)</w:t>
      </w:r>
      <w:r w:rsidRPr="00444FCA">
        <w:tab/>
        <w:t xml:space="preserve">Kamedulska, A.; Kubik, Ł.; Wiczling, P. Statistical Analysis of Isocratic Chromatographic Data Using Bayesian Modeling. </w:t>
      </w:r>
      <w:r w:rsidRPr="00444FCA">
        <w:rPr>
          <w:i/>
          <w:iCs/>
        </w:rPr>
        <w:t>Anal Bioanal Chem</w:t>
      </w:r>
      <w:r w:rsidRPr="00444FCA">
        <w:t xml:space="preserve"> </w:t>
      </w:r>
      <w:r w:rsidRPr="00444FCA">
        <w:rPr>
          <w:b/>
          <w:bCs/>
        </w:rPr>
        <w:t>2022</w:t>
      </w:r>
      <w:r w:rsidRPr="00444FCA">
        <w:t xml:space="preserve">, </w:t>
      </w:r>
      <w:r w:rsidRPr="00444FCA">
        <w:rPr>
          <w:i/>
          <w:iCs/>
        </w:rPr>
        <w:t>414</w:t>
      </w:r>
      <w:r w:rsidRPr="00444FCA">
        <w:t xml:space="preserve"> (11), 3471–3481. https://doi.org/10.1007/s00216-022-03968-x.</w:t>
      </w:r>
    </w:p>
    <w:p w14:paraId="628295BF" w14:textId="77777777" w:rsidR="00444FCA" w:rsidRPr="00444FCA" w:rsidRDefault="00444FCA" w:rsidP="00444FCA">
      <w:pPr>
        <w:pStyle w:val="Bibliografia"/>
      </w:pPr>
      <w:r w:rsidRPr="00444FCA">
        <w:t>(9)</w:t>
      </w:r>
      <w:r w:rsidRPr="00444FCA">
        <w:tab/>
        <w:t xml:space="preserve">Wiczling, P.; Kamedulska, A.; Kubik, L. Application of Bayesian Multilevel Modeling in the Quantitative Structure-Retention Relationship Studies of Heterogeneous Compounds. </w:t>
      </w:r>
      <w:r w:rsidRPr="00444FCA">
        <w:rPr>
          <w:i/>
          <w:iCs/>
        </w:rPr>
        <w:t>ANALYTICAL CHEMISTRY</w:t>
      </w:r>
      <w:r w:rsidRPr="00444FCA">
        <w:t xml:space="preserve">, 2021, </w:t>
      </w:r>
      <w:r w:rsidRPr="00444FCA">
        <w:rPr>
          <w:i/>
          <w:iCs/>
        </w:rPr>
        <w:t>93</w:t>
      </w:r>
      <w:r w:rsidRPr="00444FCA">
        <w:t>, 6961–6971. https://doi.org/10.1021/acs.analchem.0c05227.</w:t>
      </w:r>
    </w:p>
    <w:p w14:paraId="46B79894" w14:textId="77777777" w:rsidR="00444FCA" w:rsidRPr="00444FCA" w:rsidRDefault="00444FCA" w:rsidP="00444FCA">
      <w:pPr>
        <w:pStyle w:val="Bibliografia"/>
      </w:pPr>
      <w:r w:rsidRPr="00444FCA">
        <w:t>(10)</w:t>
      </w:r>
      <w:r w:rsidRPr="00444FCA">
        <w:tab/>
        <w:t xml:space="preserve">Wiczling, P. Analyzing Chromatographic Data Using Multilevel Modeling. </w:t>
      </w:r>
      <w:r w:rsidRPr="00444FCA">
        <w:rPr>
          <w:i/>
          <w:iCs/>
        </w:rPr>
        <w:t>ANALYTICAL AND BIOANALYTICAL CHEMISTRY</w:t>
      </w:r>
      <w:r w:rsidRPr="00444FCA">
        <w:t xml:space="preserve">, 2018, </w:t>
      </w:r>
      <w:r w:rsidRPr="00444FCA">
        <w:rPr>
          <w:i/>
          <w:iCs/>
        </w:rPr>
        <w:t>410</w:t>
      </w:r>
      <w:r w:rsidRPr="00444FCA">
        <w:t>, 3905–3915. https://doi.org/10.1007/s00216-018-1061-3.</w:t>
      </w:r>
    </w:p>
    <w:p w14:paraId="0C653797" w14:textId="77777777" w:rsidR="00444FCA" w:rsidRPr="00444FCA" w:rsidRDefault="00444FCA" w:rsidP="00444FCA">
      <w:pPr>
        <w:pStyle w:val="Bibliografia"/>
      </w:pPr>
      <w:r w:rsidRPr="00444FCA">
        <w:t>(11)</w:t>
      </w:r>
      <w:r w:rsidRPr="00444FCA">
        <w:tab/>
        <w:t xml:space="preserve">Haider, N. Functionality Pattern Matching as an Efficient Complementary Structure/Reaction Search Tool: An Open-Source Approach. </w:t>
      </w:r>
      <w:r w:rsidRPr="00444FCA">
        <w:rPr>
          <w:i/>
          <w:iCs/>
        </w:rPr>
        <w:t>Molecules</w:t>
      </w:r>
      <w:r w:rsidRPr="00444FCA">
        <w:t xml:space="preserve"> </w:t>
      </w:r>
      <w:r w:rsidRPr="00444FCA">
        <w:rPr>
          <w:b/>
          <w:bCs/>
        </w:rPr>
        <w:t>2010</w:t>
      </w:r>
      <w:r w:rsidRPr="00444FCA">
        <w:t xml:space="preserve">, </w:t>
      </w:r>
      <w:r w:rsidRPr="00444FCA">
        <w:rPr>
          <w:i/>
          <w:iCs/>
        </w:rPr>
        <w:t>15</w:t>
      </w:r>
      <w:r w:rsidRPr="00444FCA">
        <w:t xml:space="preserve"> (8), 5079–5092. https://doi.org/10.3390/molecules15085079.</w:t>
      </w:r>
    </w:p>
    <w:p w14:paraId="22125CD2" w14:textId="77777777" w:rsidR="00444FCA" w:rsidRPr="00444FCA" w:rsidRDefault="00444FCA" w:rsidP="00444FCA">
      <w:pPr>
        <w:pStyle w:val="Bibliografia"/>
      </w:pPr>
      <w:r w:rsidRPr="00444FCA">
        <w:t>(12)</w:t>
      </w:r>
      <w:r w:rsidRPr="00444FCA">
        <w:tab/>
        <w:t xml:space="preserve">ACD/Labs. </w:t>
      </w:r>
      <w:r w:rsidRPr="00444FCA">
        <w:rPr>
          <w:i/>
          <w:iCs/>
        </w:rPr>
        <w:t>Release 12.0</w:t>
      </w:r>
      <w:r w:rsidRPr="00444FCA">
        <w:t>; Advanced Chemistry Development Inc.: Toronto, ON, Canada, www.acdlabs.com, 2022., 2011.</w:t>
      </w:r>
    </w:p>
    <w:p w14:paraId="357FAA46" w14:textId="77777777" w:rsidR="00444FCA" w:rsidRPr="00444FCA" w:rsidRDefault="00444FCA" w:rsidP="00444FCA">
      <w:pPr>
        <w:pStyle w:val="Bibliografia"/>
      </w:pPr>
      <w:r w:rsidRPr="00444FCA">
        <w:t>(13)</w:t>
      </w:r>
      <w:r w:rsidRPr="00444FCA">
        <w:tab/>
        <w:t xml:space="preserve">Nikitas, P.; Pappa-Louisi, A. New Equations Describing the Combined Effect of pH and Organic Modifier Concentration on the Retention in Reversed-Phase Liquid Chromatography. </w:t>
      </w:r>
      <w:r w:rsidRPr="00444FCA">
        <w:rPr>
          <w:i/>
          <w:iCs/>
        </w:rPr>
        <w:t>J Chromatogr A</w:t>
      </w:r>
      <w:r w:rsidRPr="00444FCA">
        <w:t xml:space="preserve"> </w:t>
      </w:r>
      <w:r w:rsidRPr="00444FCA">
        <w:rPr>
          <w:b/>
          <w:bCs/>
        </w:rPr>
        <w:t>2002</w:t>
      </w:r>
      <w:r w:rsidRPr="00444FCA">
        <w:t xml:space="preserve">, </w:t>
      </w:r>
      <w:r w:rsidRPr="00444FCA">
        <w:rPr>
          <w:i/>
          <w:iCs/>
        </w:rPr>
        <w:t>971</w:t>
      </w:r>
      <w:r w:rsidRPr="00444FCA">
        <w:t xml:space="preserve"> (1–2), 47–60. https://doi.org/10.1016/s0021-9673(02)00965-2.</w:t>
      </w:r>
    </w:p>
    <w:p w14:paraId="7DB40BEE" w14:textId="77777777" w:rsidR="00444FCA" w:rsidRPr="00444FCA" w:rsidRDefault="00444FCA" w:rsidP="00444FCA">
      <w:pPr>
        <w:pStyle w:val="Bibliografia"/>
      </w:pPr>
      <w:r w:rsidRPr="00444FCA">
        <w:t>(14)</w:t>
      </w:r>
      <w:r w:rsidRPr="00444FCA">
        <w:tab/>
        <w:t xml:space="preserve">Nikitas, P.; Pappa-Louisi, A. Retention Models for Isocratic and Gradient Elution in Reversed-Phase Liquid Chromatography. </w:t>
      </w:r>
      <w:r w:rsidRPr="00444FCA">
        <w:rPr>
          <w:i/>
          <w:iCs/>
        </w:rPr>
        <w:t>Journal of Chromatography A</w:t>
      </w:r>
      <w:r w:rsidRPr="00444FCA">
        <w:t xml:space="preserve"> </w:t>
      </w:r>
      <w:r w:rsidRPr="00444FCA">
        <w:rPr>
          <w:b/>
          <w:bCs/>
        </w:rPr>
        <w:t>2009</w:t>
      </w:r>
      <w:r w:rsidRPr="00444FCA">
        <w:t xml:space="preserve">, </w:t>
      </w:r>
      <w:r w:rsidRPr="00444FCA">
        <w:rPr>
          <w:i/>
          <w:iCs/>
        </w:rPr>
        <w:t>1216</w:t>
      </w:r>
      <w:r w:rsidRPr="00444FCA">
        <w:t xml:space="preserve"> (10), 1737–1755. https://doi.org/10.1016/j.chroma.2008.09.051.</w:t>
      </w:r>
    </w:p>
    <w:p w14:paraId="7F3A94C1" w14:textId="77777777" w:rsidR="00444FCA" w:rsidRPr="00444FCA" w:rsidRDefault="00444FCA" w:rsidP="00444FCA">
      <w:pPr>
        <w:pStyle w:val="Bibliografia"/>
      </w:pPr>
      <w:r w:rsidRPr="00444FCA">
        <w:t>(15)</w:t>
      </w:r>
      <w:r w:rsidRPr="00444FCA">
        <w:tab/>
        <w:t xml:space="preserve">Jano, I.; Hardcastle, J. E.; Zhao, K.; Vermillion-Salsbury, R. General Equation for Calculating the Dissociation Constants of Polyprotic Acids and Bases from Measured Retention Factors in High-Performance Liquid Chromatography. </w:t>
      </w:r>
      <w:r w:rsidRPr="00444FCA">
        <w:rPr>
          <w:i/>
          <w:iCs/>
        </w:rPr>
        <w:t>J Chromatogr A</w:t>
      </w:r>
      <w:r w:rsidRPr="00444FCA">
        <w:t xml:space="preserve"> </w:t>
      </w:r>
      <w:r w:rsidRPr="00444FCA">
        <w:rPr>
          <w:b/>
          <w:bCs/>
        </w:rPr>
        <w:t>1997</w:t>
      </w:r>
      <w:r w:rsidRPr="00444FCA">
        <w:t xml:space="preserve">, </w:t>
      </w:r>
      <w:r w:rsidRPr="00444FCA">
        <w:rPr>
          <w:i/>
          <w:iCs/>
        </w:rPr>
        <w:t>762</w:t>
      </w:r>
      <w:r w:rsidRPr="00444FCA">
        <w:t xml:space="preserve"> (1–2), 63–72. https://doi.org/10.1016/s0021-9673(96)00739-x.</w:t>
      </w:r>
    </w:p>
    <w:p w14:paraId="0569B484" w14:textId="77777777" w:rsidR="00444FCA" w:rsidRPr="00444FCA" w:rsidRDefault="00444FCA" w:rsidP="00444FCA">
      <w:pPr>
        <w:pStyle w:val="Bibliografia"/>
      </w:pPr>
      <w:r w:rsidRPr="00444FCA">
        <w:t>(16)</w:t>
      </w:r>
      <w:r w:rsidRPr="00444FCA">
        <w:tab/>
      </w:r>
      <w:r w:rsidRPr="00444FCA">
        <w:rPr>
          <w:i/>
          <w:iCs/>
        </w:rPr>
        <w:t>Stan Development Team. YEAR. Stan Modeling Language Users Guide and Reference Manual, VERSION. https://mc-stan.org</w:t>
      </w:r>
      <w:r w:rsidRPr="00444FCA">
        <w:t>. stan-dev.github.io. //mc-stan.org/users/citations/ (accessed 2022-01-18).</w:t>
      </w:r>
    </w:p>
    <w:p w14:paraId="433EDDEE" w14:textId="77777777" w:rsidR="00444FCA" w:rsidRPr="00444FCA" w:rsidRDefault="00444FCA" w:rsidP="00444FCA">
      <w:pPr>
        <w:pStyle w:val="Bibliografia"/>
      </w:pPr>
      <w:r w:rsidRPr="00444FCA">
        <w:t>(17)</w:t>
      </w:r>
      <w:r w:rsidRPr="00444FCA">
        <w:tab/>
        <w:t xml:space="preserve">RStudio Team. </w:t>
      </w:r>
      <w:r w:rsidRPr="00444FCA">
        <w:rPr>
          <w:i/>
          <w:iCs/>
        </w:rPr>
        <w:t>RStudio: Integrated Development Environment for R</w:t>
      </w:r>
      <w:r w:rsidRPr="00444FCA">
        <w:t>; RStudio, PBC.: Boston, MA, 2020.</w:t>
      </w:r>
    </w:p>
    <w:p w14:paraId="5DD4D338" w14:textId="77777777" w:rsidR="00444FCA" w:rsidRPr="00444FCA" w:rsidRDefault="00444FCA" w:rsidP="00444FCA">
      <w:pPr>
        <w:pStyle w:val="Bibliografia"/>
      </w:pPr>
      <w:r w:rsidRPr="00444FCA">
        <w:t>(18)</w:t>
      </w:r>
      <w:r w:rsidRPr="00444FCA">
        <w:tab/>
        <w:t xml:space="preserve">Kubik, Ł.; Jacyna, J.; Struck-Lewicka, W.; Markuszewski, M. J.; Wiczling, P. LC-TOF-MS Data Collected for 300 Small Molecules. XBridge Shield RP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ZQTJ7.</w:t>
      </w:r>
    </w:p>
    <w:p w14:paraId="48B7EA6D" w14:textId="77777777" w:rsidR="00444FCA" w:rsidRPr="00444FCA" w:rsidRDefault="00444FCA" w:rsidP="00444FCA">
      <w:pPr>
        <w:pStyle w:val="Bibliografia"/>
      </w:pPr>
      <w:r w:rsidRPr="00444FCA">
        <w:t>(19)</w:t>
      </w:r>
      <w:r w:rsidRPr="00444FCA">
        <w:tab/>
        <w:t xml:space="preserve">Kubik, Ł.; Jacyna, J.; Struck-Lewicka, W.; Markuszewski, M. J.; Wiczling, P. LC-TOF-MS Data Collected for 300 Small Molecules. XTerra MS C1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QBV7J.</w:t>
      </w:r>
    </w:p>
    <w:p w14:paraId="52A944B1" w14:textId="77777777" w:rsidR="00444FCA" w:rsidRPr="00444FCA" w:rsidRDefault="00444FCA" w:rsidP="00444FCA">
      <w:pPr>
        <w:pStyle w:val="Bibliografia"/>
      </w:pPr>
      <w:r w:rsidRPr="00444FCA">
        <w:t>(20)</w:t>
      </w:r>
      <w:r w:rsidRPr="00444FCA">
        <w:tab/>
        <w:t xml:space="preserve">Kubik, Ł.; Jacyna, J.; Struck-Lewicka, W.; Markuszewski, M. J.; Wiczling, P. LC-TOF-MS Data Collected for 300 </w:t>
      </w:r>
      <w:r w:rsidRPr="00444FCA">
        <w:lastRenderedPageBreak/>
        <w:t xml:space="preserve">Small Molecules. XTerra-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2MCNW.</w:t>
      </w:r>
    </w:p>
    <w:p w14:paraId="42BD261F" w14:textId="77777777" w:rsidR="00444FCA" w:rsidRPr="00444FCA" w:rsidRDefault="00444FCA" w:rsidP="00444FCA">
      <w:pPr>
        <w:pStyle w:val="Bibliografia"/>
      </w:pPr>
      <w:r w:rsidRPr="00444FCA">
        <w:t>(21)</w:t>
      </w:r>
      <w:r w:rsidRPr="00444FCA">
        <w:tab/>
        <w:t xml:space="preserve">Kubik, Ł.; Jacyna, J.; Struck-Lewicka, W.; Markuszewski, M. J.; Wiczling, P. LC-TOF-MS Data Collected for 300 Small Molecules. XBridge Phenyl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EVUJ9.</w:t>
      </w:r>
    </w:p>
    <w:p w14:paraId="6D6C5BB6" w14:textId="77777777" w:rsidR="00444FCA" w:rsidRPr="00444FCA" w:rsidRDefault="00444FCA" w:rsidP="00444FCA">
      <w:pPr>
        <w:pStyle w:val="Bibliografia"/>
      </w:pPr>
      <w:r w:rsidRPr="00444FCA">
        <w:t>(22)</w:t>
      </w:r>
      <w:r w:rsidRPr="00444FCA">
        <w:tab/>
        <w:t xml:space="preserve">Kubik, Ł.; Jacyna, J.; Struck-Lewicka, W.; Markuszewski, M. J.; Wiczling, P. LC-TOF-MS Data Collected for 300 </w:t>
      </w:r>
      <w:r w:rsidRPr="00444FCA">
        <w:t xml:space="preserve">Small Molecules. XBridge-C8 Column. </w:t>
      </w:r>
      <w:r w:rsidRPr="00444FCA">
        <w:rPr>
          <w:i/>
          <w:iCs/>
        </w:rPr>
        <w:t>osf.io/</w:t>
      </w:r>
      <w:r w:rsidRPr="00444FCA">
        <w:t xml:space="preserve"> </w:t>
      </w:r>
      <w:r w:rsidRPr="00444FCA">
        <w:rPr>
          <w:b/>
          <w:bCs/>
        </w:rPr>
        <w:t>2022</w:t>
      </w:r>
      <w:r w:rsidRPr="00444FCA">
        <w:t xml:space="preserve">, </w:t>
      </w:r>
      <w:r w:rsidRPr="00444FCA">
        <w:rPr>
          <w:i/>
          <w:iCs/>
        </w:rPr>
        <w:t>1</w:t>
      </w:r>
      <w:r w:rsidRPr="00444FCA">
        <w:t xml:space="preserve"> (1), 1. https://doi.org/10.17605/OSF.IO/Y6S8P.</w:t>
      </w:r>
    </w:p>
    <w:p w14:paraId="710736E5" w14:textId="77777777" w:rsidR="00444FCA" w:rsidRPr="00444FCA" w:rsidRDefault="00444FCA" w:rsidP="00444FCA">
      <w:pPr>
        <w:pStyle w:val="Bibliografia"/>
      </w:pPr>
      <w:r w:rsidRPr="00444FCA">
        <w:t>(23)</w:t>
      </w:r>
      <w:r w:rsidRPr="00444FCA">
        <w:tab/>
        <w:t xml:space="preserve">Wiczling, P. Evaluation of Sequential Bayesian-Based Method Development Procedures for Chromatographic Problems Involving One, Two, and Three Analytes. </w:t>
      </w:r>
      <w:r w:rsidRPr="00444FCA">
        <w:rPr>
          <w:i/>
          <w:iCs/>
        </w:rPr>
        <w:t>SEPARATION SCIENCE PLUS</w:t>
      </w:r>
      <w:r w:rsidRPr="00444FCA">
        <w:t xml:space="preserve">, 2018, </w:t>
      </w:r>
      <w:r w:rsidRPr="00444FCA">
        <w:rPr>
          <w:i/>
          <w:iCs/>
        </w:rPr>
        <w:t>1</w:t>
      </w:r>
      <w:r w:rsidRPr="00444FCA">
        <w:t>, 63–75. https://doi.org/10.1002/sscp.201700037.</w:t>
      </w:r>
    </w:p>
    <w:p w14:paraId="4BC80072" w14:textId="5D190497"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9865C" w14:textId="77777777" w:rsidR="00BA4C74" w:rsidRDefault="00BA4C74" w:rsidP="006F1F34">
      <w:r>
        <w:separator/>
      </w:r>
    </w:p>
    <w:p w14:paraId="7B342E1E" w14:textId="77777777" w:rsidR="00BA4C74" w:rsidRDefault="00BA4C74"/>
    <w:p w14:paraId="1BDA25AB" w14:textId="77777777" w:rsidR="00BA4C74" w:rsidRDefault="00BA4C74" w:rsidP="001A093C"/>
  </w:endnote>
  <w:endnote w:type="continuationSeparator" w:id="0">
    <w:p w14:paraId="311C1AAF" w14:textId="77777777" w:rsidR="00BA4C74" w:rsidRDefault="00BA4C74" w:rsidP="006F1F34">
      <w:r>
        <w:continuationSeparator/>
      </w:r>
    </w:p>
    <w:p w14:paraId="1E38753B" w14:textId="77777777" w:rsidR="00BA4C74" w:rsidRDefault="00BA4C74"/>
    <w:p w14:paraId="76F6211C" w14:textId="77777777" w:rsidR="00BA4C74" w:rsidRDefault="00BA4C74"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BA4C74"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BA4C74"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BA4C74" w:rsidP="006F1F34">
    <w:pPr>
      <w:pStyle w:val="Stopka"/>
    </w:pPr>
  </w:p>
  <w:p w14:paraId="0EB6940F" w14:textId="77777777" w:rsidR="001F383C" w:rsidRDefault="00BA4C74"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BA4C74" w:rsidP="006F1F34">
    <w:pPr>
      <w:pStyle w:val="Stopka"/>
    </w:pPr>
  </w:p>
  <w:p w14:paraId="2B7B92A3" w14:textId="77777777" w:rsidR="001F383C" w:rsidRDefault="00BA4C74"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F048BE" w14:textId="77777777" w:rsidR="00BA4C74" w:rsidRDefault="00BA4C74" w:rsidP="006F1F34">
      <w:r>
        <w:separator/>
      </w:r>
    </w:p>
    <w:p w14:paraId="50238C52" w14:textId="77777777" w:rsidR="00BA4C74" w:rsidRDefault="00BA4C74"/>
    <w:p w14:paraId="7ECB03D2" w14:textId="77777777" w:rsidR="00BA4C74" w:rsidRDefault="00BA4C74" w:rsidP="001A093C"/>
  </w:footnote>
  <w:footnote w:type="continuationSeparator" w:id="0">
    <w:p w14:paraId="3F774950" w14:textId="77777777" w:rsidR="00BA4C74" w:rsidRDefault="00BA4C74" w:rsidP="006F1F34">
      <w:r>
        <w:continuationSeparator/>
      </w:r>
    </w:p>
    <w:p w14:paraId="5E444CD7" w14:textId="77777777" w:rsidR="00BA4C74" w:rsidRDefault="00BA4C74"/>
    <w:p w14:paraId="7D44B895" w14:textId="77777777" w:rsidR="00BA4C74" w:rsidRDefault="00BA4C74"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BA4C74"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14745"/>
    <w:rsid w:val="0002176F"/>
    <w:rsid w:val="000432C3"/>
    <w:rsid w:val="00050891"/>
    <w:rsid w:val="000531F1"/>
    <w:rsid w:val="0006411C"/>
    <w:rsid w:val="000707D9"/>
    <w:rsid w:val="00071CC9"/>
    <w:rsid w:val="000729A0"/>
    <w:rsid w:val="00083091"/>
    <w:rsid w:val="000849C3"/>
    <w:rsid w:val="000927BB"/>
    <w:rsid w:val="00093166"/>
    <w:rsid w:val="00094A15"/>
    <w:rsid w:val="00095461"/>
    <w:rsid w:val="000B3CFA"/>
    <w:rsid w:val="000C3724"/>
    <w:rsid w:val="000E335C"/>
    <w:rsid w:val="000F0DC0"/>
    <w:rsid w:val="000F6AF6"/>
    <w:rsid w:val="00122CCD"/>
    <w:rsid w:val="0012449B"/>
    <w:rsid w:val="00124D57"/>
    <w:rsid w:val="00131473"/>
    <w:rsid w:val="0013477C"/>
    <w:rsid w:val="00135F49"/>
    <w:rsid w:val="00136950"/>
    <w:rsid w:val="00137E59"/>
    <w:rsid w:val="001459C1"/>
    <w:rsid w:val="0014607D"/>
    <w:rsid w:val="0015589D"/>
    <w:rsid w:val="001733D5"/>
    <w:rsid w:val="00183DB3"/>
    <w:rsid w:val="001A093C"/>
    <w:rsid w:val="001B3F13"/>
    <w:rsid w:val="001B5589"/>
    <w:rsid w:val="001C51DA"/>
    <w:rsid w:val="001D010E"/>
    <w:rsid w:val="001D0281"/>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664E2"/>
    <w:rsid w:val="00266E05"/>
    <w:rsid w:val="0027491C"/>
    <w:rsid w:val="002837E9"/>
    <w:rsid w:val="0028542A"/>
    <w:rsid w:val="0029085A"/>
    <w:rsid w:val="002933E5"/>
    <w:rsid w:val="00296662"/>
    <w:rsid w:val="002A1632"/>
    <w:rsid w:val="002A308A"/>
    <w:rsid w:val="002A3AAD"/>
    <w:rsid w:val="002B09C4"/>
    <w:rsid w:val="002B1E65"/>
    <w:rsid w:val="002B2DBE"/>
    <w:rsid w:val="002B3F0F"/>
    <w:rsid w:val="002B4E98"/>
    <w:rsid w:val="002B66D6"/>
    <w:rsid w:val="002B70F2"/>
    <w:rsid w:val="002E3F37"/>
    <w:rsid w:val="002F1CA4"/>
    <w:rsid w:val="002F2803"/>
    <w:rsid w:val="002F411D"/>
    <w:rsid w:val="0030207E"/>
    <w:rsid w:val="0030302C"/>
    <w:rsid w:val="00305636"/>
    <w:rsid w:val="00307796"/>
    <w:rsid w:val="00312F01"/>
    <w:rsid w:val="003207B4"/>
    <w:rsid w:val="0032296C"/>
    <w:rsid w:val="003275D3"/>
    <w:rsid w:val="003304EB"/>
    <w:rsid w:val="00336A10"/>
    <w:rsid w:val="00337D7A"/>
    <w:rsid w:val="00347D51"/>
    <w:rsid w:val="00384D2E"/>
    <w:rsid w:val="003936B1"/>
    <w:rsid w:val="003A0308"/>
    <w:rsid w:val="003A2C68"/>
    <w:rsid w:val="003A6CC0"/>
    <w:rsid w:val="003C250B"/>
    <w:rsid w:val="003D3D9A"/>
    <w:rsid w:val="003E4501"/>
    <w:rsid w:val="003E5361"/>
    <w:rsid w:val="003E5B4E"/>
    <w:rsid w:val="00402BC0"/>
    <w:rsid w:val="00402FF4"/>
    <w:rsid w:val="0040368F"/>
    <w:rsid w:val="0040478C"/>
    <w:rsid w:val="00410C59"/>
    <w:rsid w:val="00411B27"/>
    <w:rsid w:val="00413AAC"/>
    <w:rsid w:val="0041547A"/>
    <w:rsid w:val="00423172"/>
    <w:rsid w:val="0042715D"/>
    <w:rsid w:val="00431F86"/>
    <w:rsid w:val="00436A61"/>
    <w:rsid w:val="00441F83"/>
    <w:rsid w:val="00444FCA"/>
    <w:rsid w:val="004451B1"/>
    <w:rsid w:val="0045566C"/>
    <w:rsid w:val="00463CEB"/>
    <w:rsid w:val="0046593F"/>
    <w:rsid w:val="004659A5"/>
    <w:rsid w:val="00467A90"/>
    <w:rsid w:val="004731A6"/>
    <w:rsid w:val="0047784E"/>
    <w:rsid w:val="00480F46"/>
    <w:rsid w:val="004B1070"/>
    <w:rsid w:val="004B7BF9"/>
    <w:rsid w:val="004C1F07"/>
    <w:rsid w:val="004C3D84"/>
    <w:rsid w:val="004D0F23"/>
    <w:rsid w:val="004D2C83"/>
    <w:rsid w:val="004D5360"/>
    <w:rsid w:val="004E7056"/>
    <w:rsid w:val="004F18AB"/>
    <w:rsid w:val="004F36EC"/>
    <w:rsid w:val="004F5488"/>
    <w:rsid w:val="004F55C3"/>
    <w:rsid w:val="004F71C4"/>
    <w:rsid w:val="00507DB8"/>
    <w:rsid w:val="00512071"/>
    <w:rsid w:val="00515C88"/>
    <w:rsid w:val="00523691"/>
    <w:rsid w:val="00526833"/>
    <w:rsid w:val="00530624"/>
    <w:rsid w:val="00537E0D"/>
    <w:rsid w:val="00540A9F"/>
    <w:rsid w:val="00544A7A"/>
    <w:rsid w:val="00553EF9"/>
    <w:rsid w:val="00560EA7"/>
    <w:rsid w:val="00565E01"/>
    <w:rsid w:val="00574E28"/>
    <w:rsid w:val="0058288E"/>
    <w:rsid w:val="00587D74"/>
    <w:rsid w:val="0059350D"/>
    <w:rsid w:val="005A3B18"/>
    <w:rsid w:val="005A42DF"/>
    <w:rsid w:val="005D07B9"/>
    <w:rsid w:val="005E5D7A"/>
    <w:rsid w:val="005F4D6F"/>
    <w:rsid w:val="005F7416"/>
    <w:rsid w:val="00601F64"/>
    <w:rsid w:val="00607981"/>
    <w:rsid w:val="006135C1"/>
    <w:rsid w:val="006163A4"/>
    <w:rsid w:val="00620323"/>
    <w:rsid w:val="00620801"/>
    <w:rsid w:val="00623050"/>
    <w:rsid w:val="00630434"/>
    <w:rsid w:val="0063114F"/>
    <w:rsid w:val="00633951"/>
    <w:rsid w:val="00637B4A"/>
    <w:rsid w:val="00640555"/>
    <w:rsid w:val="00646BD1"/>
    <w:rsid w:val="006506B4"/>
    <w:rsid w:val="0065085B"/>
    <w:rsid w:val="00652AA5"/>
    <w:rsid w:val="00671B2F"/>
    <w:rsid w:val="006760F5"/>
    <w:rsid w:val="00681A67"/>
    <w:rsid w:val="0068285E"/>
    <w:rsid w:val="00682F64"/>
    <w:rsid w:val="00684304"/>
    <w:rsid w:val="006866F8"/>
    <w:rsid w:val="00687B7B"/>
    <w:rsid w:val="00694B05"/>
    <w:rsid w:val="00696651"/>
    <w:rsid w:val="006A0461"/>
    <w:rsid w:val="006A10B9"/>
    <w:rsid w:val="006A1943"/>
    <w:rsid w:val="006A518C"/>
    <w:rsid w:val="006A5FF5"/>
    <w:rsid w:val="006A78F8"/>
    <w:rsid w:val="006D2D0E"/>
    <w:rsid w:val="006D65BE"/>
    <w:rsid w:val="006E17D8"/>
    <w:rsid w:val="006E1E62"/>
    <w:rsid w:val="006E2C23"/>
    <w:rsid w:val="006F1F34"/>
    <w:rsid w:val="006F70CF"/>
    <w:rsid w:val="00702372"/>
    <w:rsid w:val="00705E3A"/>
    <w:rsid w:val="00706B62"/>
    <w:rsid w:val="00714AAE"/>
    <w:rsid w:val="00715825"/>
    <w:rsid w:val="00715AD8"/>
    <w:rsid w:val="0073794A"/>
    <w:rsid w:val="007540D5"/>
    <w:rsid w:val="0076762D"/>
    <w:rsid w:val="00772DE4"/>
    <w:rsid w:val="00776122"/>
    <w:rsid w:val="0078119E"/>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26A70"/>
    <w:rsid w:val="00837702"/>
    <w:rsid w:val="008411C8"/>
    <w:rsid w:val="00841C9F"/>
    <w:rsid w:val="008441E0"/>
    <w:rsid w:val="008451C4"/>
    <w:rsid w:val="0084757E"/>
    <w:rsid w:val="008501C8"/>
    <w:rsid w:val="00855571"/>
    <w:rsid w:val="00857755"/>
    <w:rsid w:val="00862064"/>
    <w:rsid w:val="008677E5"/>
    <w:rsid w:val="00871273"/>
    <w:rsid w:val="0087420D"/>
    <w:rsid w:val="00881669"/>
    <w:rsid w:val="008856E3"/>
    <w:rsid w:val="00885A86"/>
    <w:rsid w:val="008A351F"/>
    <w:rsid w:val="008A4F0A"/>
    <w:rsid w:val="008B3147"/>
    <w:rsid w:val="008B3F31"/>
    <w:rsid w:val="008B5CAC"/>
    <w:rsid w:val="008B6DE0"/>
    <w:rsid w:val="008B749B"/>
    <w:rsid w:val="008C5307"/>
    <w:rsid w:val="008D509C"/>
    <w:rsid w:val="008E0518"/>
    <w:rsid w:val="008E26C3"/>
    <w:rsid w:val="008E5304"/>
    <w:rsid w:val="008E5947"/>
    <w:rsid w:val="008F0CC2"/>
    <w:rsid w:val="008F0F0A"/>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9446F"/>
    <w:rsid w:val="009A05DF"/>
    <w:rsid w:val="009B5ECC"/>
    <w:rsid w:val="009B6242"/>
    <w:rsid w:val="009B6766"/>
    <w:rsid w:val="009B77F4"/>
    <w:rsid w:val="009C7896"/>
    <w:rsid w:val="009D36EE"/>
    <w:rsid w:val="009E0E67"/>
    <w:rsid w:val="009F02FF"/>
    <w:rsid w:val="00A05CF1"/>
    <w:rsid w:val="00A07B00"/>
    <w:rsid w:val="00A17ACF"/>
    <w:rsid w:val="00A20323"/>
    <w:rsid w:val="00A2047A"/>
    <w:rsid w:val="00A356A5"/>
    <w:rsid w:val="00A37C3B"/>
    <w:rsid w:val="00A4009A"/>
    <w:rsid w:val="00A5422A"/>
    <w:rsid w:val="00A61E58"/>
    <w:rsid w:val="00A659EE"/>
    <w:rsid w:val="00A713F1"/>
    <w:rsid w:val="00A774C2"/>
    <w:rsid w:val="00A82D1C"/>
    <w:rsid w:val="00A8429B"/>
    <w:rsid w:val="00A85F47"/>
    <w:rsid w:val="00A86333"/>
    <w:rsid w:val="00A9646D"/>
    <w:rsid w:val="00AA671C"/>
    <w:rsid w:val="00AB129B"/>
    <w:rsid w:val="00AB5346"/>
    <w:rsid w:val="00AC0C34"/>
    <w:rsid w:val="00AC1017"/>
    <w:rsid w:val="00AC3168"/>
    <w:rsid w:val="00AC37A5"/>
    <w:rsid w:val="00AC38FB"/>
    <w:rsid w:val="00AC5FEE"/>
    <w:rsid w:val="00AD3413"/>
    <w:rsid w:val="00AE102F"/>
    <w:rsid w:val="00AE258A"/>
    <w:rsid w:val="00AE6D59"/>
    <w:rsid w:val="00AE7D14"/>
    <w:rsid w:val="00AF1DF4"/>
    <w:rsid w:val="00AF22DD"/>
    <w:rsid w:val="00AF5FF7"/>
    <w:rsid w:val="00AF6DD2"/>
    <w:rsid w:val="00AF71C7"/>
    <w:rsid w:val="00AF74A3"/>
    <w:rsid w:val="00B06E86"/>
    <w:rsid w:val="00B135F2"/>
    <w:rsid w:val="00B15127"/>
    <w:rsid w:val="00B1628E"/>
    <w:rsid w:val="00B23B47"/>
    <w:rsid w:val="00B33FFD"/>
    <w:rsid w:val="00B340E6"/>
    <w:rsid w:val="00B673C8"/>
    <w:rsid w:val="00B6759D"/>
    <w:rsid w:val="00B73148"/>
    <w:rsid w:val="00B76DAB"/>
    <w:rsid w:val="00B83009"/>
    <w:rsid w:val="00B85E96"/>
    <w:rsid w:val="00B91851"/>
    <w:rsid w:val="00B929F4"/>
    <w:rsid w:val="00B972BD"/>
    <w:rsid w:val="00BA4C74"/>
    <w:rsid w:val="00BA4D18"/>
    <w:rsid w:val="00BA74D7"/>
    <w:rsid w:val="00BB4B46"/>
    <w:rsid w:val="00BB6295"/>
    <w:rsid w:val="00BD2B31"/>
    <w:rsid w:val="00BE41B9"/>
    <w:rsid w:val="00BE4FC0"/>
    <w:rsid w:val="00BF045D"/>
    <w:rsid w:val="00BF194C"/>
    <w:rsid w:val="00C007A8"/>
    <w:rsid w:val="00C26B67"/>
    <w:rsid w:val="00C33E70"/>
    <w:rsid w:val="00C3623F"/>
    <w:rsid w:val="00C363AC"/>
    <w:rsid w:val="00C4733B"/>
    <w:rsid w:val="00C47C14"/>
    <w:rsid w:val="00C51848"/>
    <w:rsid w:val="00C64622"/>
    <w:rsid w:val="00C70BC1"/>
    <w:rsid w:val="00C74E0F"/>
    <w:rsid w:val="00C8386A"/>
    <w:rsid w:val="00C85A68"/>
    <w:rsid w:val="00C87F21"/>
    <w:rsid w:val="00C92446"/>
    <w:rsid w:val="00C97DE9"/>
    <w:rsid w:val="00CA666C"/>
    <w:rsid w:val="00CB00D3"/>
    <w:rsid w:val="00CB7D4B"/>
    <w:rsid w:val="00CD4B93"/>
    <w:rsid w:val="00CD5FCA"/>
    <w:rsid w:val="00CD7EF9"/>
    <w:rsid w:val="00CE1D8F"/>
    <w:rsid w:val="00CE3609"/>
    <w:rsid w:val="00CF12D5"/>
    <w:rsid w:val="00CF1D44"/>
    <w:rsid w:val="00CF20D2"/>
    <w:rsid w:val="00CF4F79"/>
    <w:rsid w:val="00D0227F"/>
    <w:rsid w:val="00D268C3"/>
    <w:rsid w:val="00D27265"/>
    <w:rsid w:val="00D312FC"/>
    <w:rsid w:val="00D33990"/>
    <w:rsid w:val="00D35AEA"/>
    <w:rsid w:val="00D40272"/>
    <w:rsid w:val="00D44835"/>
    <w:rsid w:val="00D46423"/>
    <w:rsid w:val="00D64FFF"/>
    <w:rsid w:val="00D728DD"/>
    <w:rsid w:val="00D763CB"/>
    <w:rsid w:val="00D92F2F"/>
    <w:rsid w:val="00D95F45"/>
    <w:rsid w:val="00DA4679"/>
    <w:rsid w:val="00DA6495"/>
    <w:rsid w:val="00DD21B6"/>
    <w:rsid w:val="00DD41E5"/>
    <w:rsid w:val="00DD75C0"/>
    <w:rsid w:val="00DE5844"/>
    <w:rsid w:val="00DF160F"/>
    <w:rsid w:val="00DF55E7"/>
    <w:rsid w:val="00DF7C92"/>
    <w:rsid w:val="00E062E3"/>
    <w:rsid w:val="00E15B62"/>
    <w:rsid w:val="00E21943"/>
    <w:rsid w:val="00E2235F"/>
    <w:rsid w:val="00E332A3"/>
    <w:rsid w:val="00E34BFB"/>
    <w:rsid w:val="00E4437E"/>
    <w:rsid w:val="00E464A3"/>
    <w:rsid w:val="00E4671C"/>
    <w:rsid w:val="00E46885"/>
    <w:rsid w:val="00E50F6D"/>
    <w:rsid w:val="00E5220A"/>
    <w:rsid w:val="00E57FAB"/>
    <w:rsid w:val="00E67646"/>
    <w:rsid w:val="00E73EC5"/>
    <w:rsid w:val="00E76DBA"/>
    <w:rsid w:val="00E9110E"/>
    <w:rsid w:val="00E927E4"/>
    <w:rsid w:val="00E95769"/>
    <w:rsid w:val="00E96D90"/>
    <w:rsid w:val="00E97FFA"/>
    <w:rsid w:val="00EA06CE"/>
    <w:rsid w:val="00EA4F0C"/>
    <w:rsid w:val="00EB2278"/>
    <w:rsid w:val="00EB2386"/>
    <w:rsid w:val="00EB4158"/>
    <w:rsid w:val="00EB6340"/>
    <w:rsid w:val="00EC26A4"/>
    <w:rsid w:val="00EC37B7"/>
    <w:rsid w:val="00ED1641"/>
    <w:rsid w:val="00EE04A1"/>
    <w:rsid w:val="00EE27A0"/>
    <w:rsid w:val="00EE360A"/>
    <w:rsid w:val="00EE7031"/>
    <w:rsid w:val="00EF598D"/>
    <w:rsid w:val="00F04625"/>
    <w:rsid w:val="00F06C2F"/>
    <w:rsid w:val="00F072DC"/>
    <w:rsid w:val="00F21F48"/>
    <w:rsid w:val="00F277B5"/>
    <w:rsid w:val="00F31375"/>
    <w:rsid w:val="00F442E9"/>
    <w:rsid w:val="00F45A14"/>
    <w:rsid w:val="00F4780B"/>
    <w:rsid w:val="00F50001"/>
    <w:rsid w:val="00F51183"/>
    <w:rsid w:val="00F51469"/>
    <w:rsid w:val="00F56E21"/>
    <w:rsid w:val="00F612B8"/>
    <w:rsid w:val="00F6718C"/>
    <w:rsid w:val="00F74139"/>
    <w:rsid w:val="00F80D7C"/>
    <w:rsid w:val="00F83E89"/>
    <w:rsid w:val="00F92CD7"/>
    <w:rsid w:val="00FA67E2"/>
    <w:rsid w:val="00FB049F"/>
    <w:rsid w:val="00FB15F0"/>
    <w:rsid w:val="00FB169A"/>
    <w:rsid w:val="00FB4A95"/>
    <w:rsid w:val="00FB6037"/>
    <w:rsid w:val="00FC4CC0"/>
    <w:rsid w:val="00FD0D2B"/>
    <w:rsid w:val="00FD1DD4"/>
    <w:rsid w:val="00FE2A16"/>
    <w:rsid w:val="00FE52A1"/>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1</TotalTime>
  <Pages>8</Pages>
  <Words>13541</Words>
  <Characters>77185</Characters>
  <Application>Microsoft Office Word</Application>
  <DocSecurity>0</DocSecurity>
  <Lines>643</Lines>
  <Paragraphs>18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0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68</cp:revision>
  <dcterms:created xsi:type="dcterms:W3CDTF">2023-05-26T10:37:00Z</dcterms:created>
  <dcterms:modified xsi:type="dcterms:W3CDTF">2023-09-20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MYlzEGG"/&gt;&lt;style id="http://www.zotero.org/styles/american-chemical-society" hasBibliography="1" bibliographyStyleHasBeenSet="1"/&gt;&lt;prefs&gt;&lt;pref name="fieldType" value="Field"/&gt;&lt;/prefs&gt;&lt;/data&gt;</vt:lpwstr>
  </property>
</Properties>
</file>